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2A4B23" w14:textId="5D057757" w:rsidR="00A9577E" w:rsidRDefault="00CD1C24" w:rsidP="00CE56D7">
      <w:pPr>
        <w:spacing w:after="120"/>
      </w:pPr>
      <w:bookmarkStart w:id="0" w:name="_GoBack"/>
      <w:bookmarkEnd w:id="0"/>
      <w:r w:rsidRPr="00C5320F">
        <w:t xml:space="preserve"> </w:t>
      </w:r>
    </w:p>
    <w:p w14:paraId="2A8DA55D" w14:textId="75897FEE" w:rsidR="003B65A4" w:rsidRPr="002D6C02" w:rsidRDefault="003B2EA9" w:rsidP="003B65A4">
      <w:pPr>
        <w:spacing w:after="120"/>
        <w:jc w:val="center"/>
        <w:rPr>
          <w:b/>
          <w:sz w:val="28"/>
          <w:szCs w:val="28"/>
        </w:rPr>
      </w:pPr>
      <w:r w:rsidRPr="002D6C02">
        <w:rPr>
          <w:b/>
          <w:sz w:val="28"/>
          <w:szCs w:val="28"/>
        </w:rPr>
        <w:t>Cancer as a contagious disease</w:t>
      </w:r>
    </w:p>
    <w:p w14:paraId="701ABA4C" w14:textId="77777777" w:rsidR="002D6C02" w:rsidRPr="002D6C02" w:rsidRDefault="003B2EA9" w:rsidP="002D6C02">
      <w:pPr>
        <w:spacing w:after="200"/>
      </w:pPr>
      <w:r w:rsidRPr="002D6C02">
        <w:t xml:space="preserve">Hannah V. Siddle </w:t>
      </w:r>
    </w:p>
    <w:p w14:paraId="3666B5D2" w14:textId="77777777" w:rsidR="002D6C02" w:rsidRPr="002D6C02" w:rsidRDefault="002D6C02" w:rsidP="002D6C02">
      <w:pPr>
        <w:widowControl w:val="0"/>
        <w:autoSpaceDE w:val="0"/>
        <w:autoSpaceDN w:val="0"/>
        <w:adjustRightInd w:val="0"/>
        <w:rPr>
          <w:rFonts w:cs="Calibri"/>
        </w:rPr>
      </w:pPr>
      <w:r w:rsidRPr="002D6C02">
        <w:rPr>
          <w:rFonts w:cs="Calibri"/>
        </w:rPr>
        <w:t>Tel: +44 (0) 23 8059 4202</w:t>
      </w:r>
    </w:p>
    <w:p w14:paraId="1D5A00C6" w14:textId="77777777" w:rsidR="002D6C02" w:rsidRPr="002D6C02" w:rsidRDefault="002D6C02" w:rsidP="002D6C02">
      <w:pPr>
        <w:widowControl w:val="0"/>
        <w:autoSpaceDE w:val="0"/>
        <w:autoSpaceDN w:val="0"/>
        <w:adjustRightInd w:val="0"/>
        <w:rPr>
          <w:rFonts w:cs="Calibri"/>
        </w:rPr>
      </w:pPr>
      <w:r w:rsidRPr="002D6C02">
        <w:rPr>
          <w:rFonts w:cs="Calibri"/>
        </w:rPr>
        <w:t>Email: H.V.Siddle@soton.ac.uk</w:t>
      </w:r>
    </w:p>
    <w:p w14:paraId="42E89792" w14:textId="77777777" w:rsidR="002D6C02" w:rsidRPr="002D6C02" w:rsidRDefault="002D6C02" w:rsidP="002D6C02">
      <w:pPr>
        <w:spacing w:after="200"/>
        <w:rPr>
          <w:rFonts w:cs="Calibri"/>
        </w:rPr>
      </w:pPr>
    </w:p>
    <w:p w14:paraId="44CC63BA" w14:textId="666ED028" w:rsidR="002D6C02" w:rsidRPr="002D6C02" w:rsidRDefault="002D6C02" w:rsidP="002D6C02">
      <w:pPr>
        <w:spacing w:after="200"/>
        <w:rPr>
          <w:i/>
          <w:lang w:val="en-AU"/>
        </w:rPr>
      </w:pPr>
      <w:r w:rsidRPr="002D6C02">
        <w:rPr>
          <w:i/>
          <w:lang w:val="en-AU"/>
        </w:rPr>
        <w:t xml:space="preserve">Department of Biological Sciences, University of Southampton, Southampton, </w:t>
      </w:r>
      <w:r w:rsidRPr="002D6C02">
        <w:rPr>
          <w:i/>
        </w:rPr>
        <w:t>SO17 1B,</w:t>
      </w:r>
      <w:r w:rsidRPr="002D6C02">
        <w:rPr>
          <w:i/>
          <w:lang w:val="en-AU"/>
        </w:rPr>
        <w:t xml:space="preserve"> UK</w:t>
      </w:r>
    </w:p>
    <w:p w14:paraId="2A78905F" w14:textId="77777777" w:rsidR="002D6C02" w:rsidRDefault="002D6C02">
      <w:pPr>
        <w:rPr>
          <w:b/>
          <w:sz w:val="28"/>
          <w:szCs w:val="28"/>
        </w:rPr>
      </w:pPr>
    </w:p>
    <w:p w14:paraId="6E4743BB" w14:textId="77777777" w:rsidR="002D6C02" w:rsidRPr="002828D5" w:rsidRDefault="002D6C02">
      <w:pPr>
        <w:rPr>
          <w:i/>
        </w:rPr>
      </w:pPr>
      <w:r w:rsidRPr="002828D5">
        <w:rPr>
          <w:i/>
        </w:rPr>
        <w:t>Abstract</w:t>
      </w:r>
    </w:p>
    <w:p w14:paraId="3E87420D" w14:textId="77777777" w:rsidR="002D6C02" w:rsidRDefault="002D6C02">
      <w:pPr>
        <w:rPr>
          <w:i/>
          <w:sz w:val="28"/>
          <w:szCs w:val="28"/>
        </w:rPr>
      </w:pPr>
    </w:p>
    <w:p w14:paraId="3D9A6C61" w14:textId="483DEBF6" w:rsidR="002828D5" w:rsidRDefault="00430F17" w:rsidP="007B4295">
      <w:pPr>
        <w:spacing w:line="480" w:lineRule="auto"/>
      </w:pPr>
      <w:r w:rsidRPr="002828D5">
        <w:t>Contagious cancers are malignant cells that are physically transferred between individuals</w:t>
      </w:r>
      <w:r w:rsidR="007915B0">
        <w:t xml:space="preserve"> as a natural</w:t>
      </w:r>
      <w:r w:rsidR="008315CB" w:rsidRPr="002828D5">
        <w:t xml:space="preserve"> allograft</w:t>
      </w:r>
      <w:r w:rsidRPr="002828D5">
        <w:t xml:space="preserve">, forming new clonal tumours. These cancers are highly unusual, but have emerged in two mammalian species, the dog and the </w:t>
      </w:r>
      <w:r w:rsidRPr="002828D5">
        <w:lastRenderedPageBreak/>
        <w:t>Tasmanian devil</w:t>
      </w:r>
      <w:r w:rsidR="00EB1833" w:rsidRPr="002828D5">
        <w:t xml:space="preserve">, as </w:t>
      </w:r>
      <w:r w:rsidR="008315CB" w:rsidRPr="002828D5">
        <w:t>well as four species of bivalve</w:t>
      </w:r>
      <w:r w:rsidR="00EB1833" w:rsidRPr="002828D5">
        <w:t xml:space="preserve">.  </w:t>
      </w:r>
      <w:r w:rsidR="008315CB" w:rsidRPr="002828D5">
        <w:t>The transfer of m</w:t>
      </w:r>
      <w:r w:rsidR="00EB1833" w:rsidRPr="002828D5">
        <w:t>alignant cells</w:t>
      </w:r>
      <w:r w:rsidR="008315CB" w:rsidRPr="002828D5">
        <w:t xml:space="preserve"> in mammals</w:t>
      </w:r>
      <w:r w:rsidR="00EB1833" w:rsidRPr="002828D5">
        <w:t xml:space="preserve"> should</w:t>
      </w:r>
      <w:r w:rsidR="008315CB" w:rsidRPr="002828D5">
        <w:t xml:space="preserve"> initiate a robust immune response and although invertebrates have a less complex immune system, these species still have mechanisms that </w:t>
      </w:r>
      <w:r w:rsidR="007915B0">
        <w:t xml:space="preserve">should </w:t>
      </w:r>
      <w:r w:rsidR="008315CB" w:rsidRPr="002828D5">
        <w:t>prevent engraftment and protect against cellular parasitism</w:t>
      </w:r>
      <w:r w:rsidR="007915B0">
        <w:t>. Here the naturally occurring</w:t>
      </w:r>
      <w:r w:rsidR="008315CB" w:rsidRPr="002828D5">
        <w:t xml:space="preserve"> contagious cancer</w:t>
      </w:r>
      <w:r w:rsidR="00883182">
        <w:t>s are reviewed to determine what features are important and necessary for the emergence and spread of these types of cancer, with a focus on the mammalian contagious cancers and how they</w:t>
      </w:r>
      <w:r w:rsidR="008315CB" w:rsidRPr="002828D5">
        <w:t xml:space="preserve"> successfully cross histocompatibility barriers.</w:t>
      </w:r>
    </w:p>
    <w:p w14:paraId="78CC52A4" w14:textId="77777777" w:rsidR="002828D5" w:rsidRDefault="002828D5" w:rsidP="007B4295">
      <w:pPr>
        <w:spacing w:line="480" w:lineRule="auto"/>
      </w:pPr>
    </w:p>
    <w:p w14:paraId="74916CD5" w14:textId="3B0BA497" w:rsidR="00AE2669" w:rsidRPr="002828D5" w:rsidRDefault="002828D5" w:rsidP="007B4295">
      <w:pPr>
        <w:spacing w:line="480" w:lineRule="auto"/>
        <w:rPr>
          <w:i/>
          <w:sz w:val="28"/>
          <w:szCs w:val="28"/>
        </w:rPr>
      </w:pPr>
      <w:r>
        <w:t>Keywords: Contagious cancer, Tasmanian devil, DFTD, MHC</w:t>
      </w:r>
      <w:r w:rsidR="003B2EA9" w:rsidRPr="002D6C02">
        <w:rPr>
          <w:i/>
          <w:sz w:val="28"/>
          <w:szCs w:val="28"/>
        </w:rPr>
        <w:br w:type="page"/>
      </w:r>
      <w:r w:rsidR="00AE2669" w:rsidRPr="00C5320F">
        <w:rPr>
          <w:i/>
        </w:rPr>
        <w:lastRenderedPageBreak/>
        <w:t>Introduction</w:t>
      </w:r>
    </w:p>
    <w:p w14:paraId="6EC65C2A" w14:textId="602474DC" w:rsidR="00107970" w:rsidRDefault="00665DCE" w:rsidP="007B4295">
      <w:pPr>
        <w:spacing w:line="480" w:lineRule="auto"/>
        <w:rPr>
          <w:rFonts w:eastAsia="Times New Roman Bold" w:cs="Arial"/>
          <w:color w:val="141215"/>
          <w:u w:color="141215"/>
        </w:rPr>
      </w:pPr>
      <w:r w:rsidRPr="00C5320F">
        <w:rPr>
          <w:rFonts w:eastAsia="Times New Roman Bold" w:cs="Arial"/>
          <w:color w:val="141215"/>
          <w:u w:color="141215"/>
        </w:rPr>
        <w:t>Cancer is not usually an infectious disease, but in some cases tumour cells can acquire the ability to pass between individuals in a population. The</w:t>
      </w:r>
      <w:r w:rsidR="00BF29CE" w:rsidRPr="00C5320F">
        <w:rPr>
          <w:rFonts w:eastAsia="Times New Roman Bold" w:cs="Arial"/>
          <w:color w:val="141215"/>
          <w:u w:color="141215"/>
        </w:rPr>
        <w:t xml:space="preserve">re </w:t>
      </w:r>
      <w:r w:rsidR="003B65A4">
        <w:rPr>
          <w:rFonts w:eastAsia="Times New Roman Bold" w:cs="Arial"/>
          <w:color w:val="141215"/>
          <w:u w:color="141215"/>
        </w:rPr>
        <w:t xml:space="preserve">are </w:t>
      </w:r>
      <w:r w:rsidRPr="00C5320F">
        <w:rPr>
          <w:rFonts w:eastAsia="Times New Roman Bold" w:cs="Arial"/>
          <w:color w:val="141215"/>
          <w:u w:color="141215"/>
        </w:rPr>
        <w:t>seven</w:t>
      </w:r>
      <w:r w:rsidR="00BF29CE" w:rsidRPr="00C5320F">
        <w:rPr>
          <w:rFonts w:eastAsia="Times New Roman Bold" w:cs="Arial"/>
          <w:color w:val="141215"/>
          <w:u w:color="141215"/>
        </w:rPr>
        <w:t xml:space="preserve"> </w:t>
      </w:r>
      <w:r w:rsidR="00B212B3">
        <w:rPr>
          <w:rFonts w:eastAsia="Times New Roman Bold" w:cs="Arial"/>
          <w:color w:val="141215"/>
          <w:u w:color="141215"/>
        </w:rPr>
        <w:t xml:space="preserve">naturally occurring </w:t>
      </w:r>
      <w:r w:rsidR="00BF29CE" w:rsidRPr="00C5320F">
        <w:rPr>
          <w:rFonts w:eastAsia="Times New Roman Bold" w:cs="Arial"/>
          <w:color w:val="141215"/>
          <w:u w:color="141215"/>
        </w:rPr>
        <w:t xml:space="preserve">contagious cancers </w:t>
      </w:r>
      <w:r w:rsidR="00BF29CE" w:rsidRPr="00D713B0">
        <w:rPr>
          <w:rFonts w:eastAsia="Times New Roman Bold" w:cs="Arial"/>
          <w:color w:val="141215"/>
          <w:u w:color="141215"/>
        </w:rPr>
        <w:t>found in two mammalian species a</w:t>
      </w:r>
      <w:r w:rsidR="006B640E" w:rsidRPr="00D713B0">
        <w:rPr>
          <w:rFonts w:eastAsia="Times New Roman Bold" w:cs="Arial"/>
          <w:color w:val="141215"/>
          <w:u w:color="141215"/>
        </w:rPr>
        <w:t>nd four bivalve species</w:t>
      </w:r>
      <w:r w:rsidR="003B65A4" w:rsidRPr="00D713B0">
        <w:rPr>
          <w:rFonts w:eastAsia="Times New Roman Bold" w:cs="Arial"/>
          <w:color w:val="141215"/>
          <w:u w:color="141215"/>
        </w:rPr>
        <w:t>.</w:t>
      </w:r>
      <w:r w:rsidR="00BF29CE" w:rsidRPr="00D713B0">
        <w:rPr>
          <w:rFonts w:eastAsia="Times New Roman Bold" w:cs="Arial"/>
          <w:color w:val="141215"/>
          <w:u w:color="141215"/>
        </w:rPr>
        <w:t xml:space="preserve"> </w:t>
      </w:r>
      <w:r w:rsidR="00437563" w:rsidRPr="00D713B0">
        <w:rPr>
          <w:rFonts w:eastAsia="Times New Roman Bold" w:cs="Arial"/>
          <w:color w:val="141215"/>
          <w:u w:color="141215"/>
        </w:rPr>
        <w:t xml:space="preserve">In mammals, </w:t>
      </w:r>
      <w:r w:rsidRPr="00D713B0">
        <w:rPr>
          <w:rFonts w:eastAsia="Times New Roman Bold" w:cs="Arial"/>
          <w:color w:val="141215"/>
          <w:u w:color="141215"/>
        </w:rPr>
        <w:t>Canine Trans</w:t>
      </w:r>
      <w:r w:rsidR="003B65A4" w:rsidRPr="00D713B0">
        <w:rPr>
          <w:rFonts w:eastAsia="Times New Roman Bold" w:cs="Arial"/>
          <w:color w:val="141215"/>
          <w:u w:color="141215"/>
        </w:rPr>
        <w:t>missible Venereal Tumour (CTVT)</w:t>
      </w:r>
      <w:r w:rsidR="006B640E" w:rsidRPr="00D713B0">
        <w:rPr>
          <w:rFonts w:eastAsia="Times New Roman Bold" w:cs="Arial"/>
          <w:color w:val="141215"/>
          <w:u w:color="141215"/>
        </w:rPr>
        <w:t xml:space="preserve"> </w:t>
      </w:r>
      <w:r w:rsidR="00437563" w:rsidRPr="00D713B0">
        <w:rPr>
          <w:rFonts w:eastAsia="Times New Roman Bold" w:cs="Arial"/>
          <w:color w:val="141215"/>
          <w:u w:color="141215"/>
        </w:rPr>
        <w:t>passes between dogs</w:t>
      </w:r>
      <w:r w:rsidR="00D713B0" w:rsidRPr="00D713B0">
        <w:rPr>
          <w:rFonts w:eastAsia="Times New Roman Bold" w:cs="Arial"/>
          <w:color w:val="141215"/>
          <w:u w:color="141215"/>
        </w:rPr>
        <w:t xml:space="preserve"> (</w:t>
      </w:r>
      <w:r w:rsidR="00D713B0" w:rsidRPr="00D713B0">
        <w:rPr>
          <w:rFonts w:cs="Arial"/>
          <w:i/>
          <w:color w:val="1A1A1A"/>
        </w:rPr>
        <w:t>Canis lupus</w:t>
      </w:r>
      <w:r w:rsidR="00D713B0" w:rsidRPr="00D713B0">
        <w:rPr>
          <w:rFonts w:cs="Arial"/>
          <w:color w:val="1A1A1A"/>
        </w:rPr>
        <w:t>)</w:t>
      </w:r>
      <w:r w:rsidR="00437563" w:rsidRPr="00D713B0">
        <w:rPr>
          <w:rFonts w:eastAsia="Times New Roman Bold" w:cs="Arial"/>
          <w:color w:val="141215"/>
          <w:u w:color="141215"/>
        </w:rPr>
        <w:t xml:space="preserve"> </w:t>
      </w:r>
      <w:r w:rsidR="00304E5A" w:rsidRPr="00D713B0">
        <w:rPr>
          <w:rFonts w:eastAsia="Times New Roman Bold" w:cs="Arial"/>
          <w:color w:val="141215"/>
          <w:u w:color="141215"/>
        </w:rPr>
        <w:fldChar w:fldCharType="begin">
          <w:fldData xml:space="preserve">PEVuZE5vdGU+PENpdGU+PEF1dGhvcj5NdXJnaWE8L0F1dGhvcj48WWVhcj4yMDA2PC9ZZWFyPjxS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=
</w:fldData>
        </w:fldChar>
      </w:r>
      <w:r w:rsidR="00DE12AF" w:rsidRPr="00D713B0">
        <w:rPr>
          <w:rFonts w:eastAsia="Times New Roman Bold" w:cs="Arial"/>
          <w:color w:val="141215"/>
          <w:u w:color="141215"/>
        </w:rPr>
        <w:instrText xml:space="preserve"> ADDIN EN.CITE </w:instrText>
      </w:r>
      <w:r w:rsidR="00DE12AF" w:rsidRPr="00D713B0">
        <w:rPr>
          <w:rFonts w:eastAsia="Times New Roman Bold" w:cs="Arial"/>
          <w:color w:val="141215"/>
          <w:u w:color="141215"/>
        </w:rPr>
        <w:fldChar w:fldCharType="begin">
          <w:fldData xml:space="preserve">PEVuZE5vdGU+PENpdGU+PEF1dGhvcj5NdXJnaWE8L0F1dGhvcj48WWVhcj4yMDA2PC9ZZWFyPjxS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=
</w:fldData>
        </w:fldChar>
      </w:r>
      <w:r w:rsidR="00DE12AF" w:rsidRPr="00D713B0">
        <w:rPr>
          <w:rFonts w:eastAsia="Times New Roman Bold" w:cs="Arial"/>
          <w:color w:val="141215"/>
          <w:u w:color="141215"/>
        </w:rPr>
        <w:instrText xml:space="preserve"> ADDIN EN.CITE.DATA </w:instrText>
      </w:r>
      <w:r w:rsidR="00DE12AF" w:rsidRPr="00D713B0">
        <w:rPr>
          <w:rFonts w:eastAsia="Times New Roman Bold" w:cs="Arial"/>
          <w:color w:val="141215"/>
          <w:u w:color="141215"/>
        </w:rPr>
      </w:r>
      <w:r w:rsidR="00DE12AF" w:rsidRPr="00D713B0">
        <w:rPr>
          <w:rFonts w:eastAsia="Times New Roman Bold" w:cs="Arial"/>
          <w:color w:val="141215"/>
          <w:u w:color="141215"/>
        </w:rPr>
        <w:fldChar w:fldCharType="end"/>
      </w:r>
      <w:r w:rsidR="00304E5A" w:rsidRPr="00D713B0">
        <w:rPr>
          <w:rFonts w:eastAsia="Times New Roman Bold" w:cs="Arial"/>
          <w:color w:val="141215"/>
          <w:u w:color="141215"/>
        </w:rPr>
      </w:r>
      <w:r w:rsidR="00304E5A" w:rsidRPr="00D713B0">
        <w:rPr>
          <w:rFonts w:eastAsia="Times New Roman Bold" w:cs="Arial"/>
          <w:color w:val="141215"/>
          <w:u w:color="141215"/>
        </w:rPr>
        <w:fldChar w:fldCharType="separate"/>
      </w:r>
      <w:r w:rsidR="00DE12AF" w:rsidRPr="00D713B0">
        <w:rPr>
          <w:rFonts w:eastAsia="Times New Roman Bold" w:cs="Arial"/>
          <w:noProof/>
          <w:color w:val="141215"/>
          <w:u w:color="141215"/>
          <w:vertAlign w:val="superscript"/>
        </w:rPr>
        <w:t>(1)</w:t>
      </w:r>
      <w:r w:rsidR="00304E5A" w:rsidRPr="00D713B0">
        <w:rPr>
          <w:rFonts w:eastAsia="Times New Roman Bold" w:cs="Arial"/>
          <w:color w:val="141215"/>
          <w:u w:color="141215"/>
        </w:rPr>
        <w:fldChar w:fldCharType="end"/>
      </w:r>
      <w:r w:rsidR="00304E5A" w:rsidRPr="00D713B0">
        <w:rPr>
          <w:rFonts w:eastAsia="Times New Roman Bold" w:cs="Arial"/>
          <w:color w:val="141215"/>
          <w:u w:color="141215"/>
        </w:rPr>
        <w:t xml:space="preserve"> </w:t>
      </w:r>
      <w:r w:rsidR="006B640E" w:rsidRPr="00D713B0">
        <w:rPr>
          <w:rFonts w:eastAsia="Times New Roman Bold" w:cs="Arial"/>
          <w:color w:val="141215"/>
          <w:u w:color="141215"/>
        </w:rPr>
        <w:t xml:space="preserve">and two further </w:t>
      </w:r>
      <w:r w:rsidRPr="00D713B0">
        <w:rPr>
          <w:rFonts w:eastAsia="Times New Roman Bold" w:cs="Arial"/>
          <w:color w:val="141215"/>
          <w:u w:color="141215"/>
        </w:rPr>
        <w:t>examples</w:t>
      </w:r>
      <w:r w:rsidR="00BF29CE" w:rsidRPr="00D713B0">
        <w:rPr>
          <w:rFonts w:eastAsia="Times New Roman Bold" w:cs="Arial"/>
          <w:color w:val="141215"/>
          <w:u w:color="141215"/>
        </w:rPr>
        <w:t xml:space="preserve"> are found</w:t>
      </w:r>
      <w:r w:rsidR="006B640E" w:rsidRPr="00D713B0">
        <w:rPr>
          <w:rFonts w:eastAsia="Times New Roman Bold" w:cs="Arial"/>
          <w:color w:val="141215"/>
          <w:u w:color="141215"/>
        </w:rPr>
        <w:t xml:space="preserve"> in the Tasmanian devil</w:t>
      </w:r>
      <w:r w:rsidR="00D713B0" w:rsidRPr="00D713B0">
        <w:rPr>
          <w:rFonts w:eastAsia="Times New Roman Bold" w:cs="Arial"/>
          <w:color w:val="141215"/>
          <w:u w:color="141215"/>
        </w:rPr>
        <w:t xml:space="preserve"> (</w:t>
      </w:r>
      <w:r w:rsidR="00D713B0" w:rsidRPr="00D713B0">
        <w:rPr>
          <w:rFonts w:cs="Arial"/>
          <w:i/>
          <w:color w:val="1A1A1A"/>
        </w:rPr>
        <w:t>Sarcophilus harrisii</w:t>
      </w:r>
      <w:r w:rsidR="00D713B0" w:rsidRPr="00D713B0">
        <w:rPr>
          <w:rFonts w:cs="Arial"/>
          <w:color w:val="1A1A1A"/>
        </w:rPr>
        <w:t>)</w:t>
      </w:r>
      <w:r w:rsidR="006B640E" w:rsidRPr="00D713B0">
        <w:rPr>
          <w:rFonts w:eastAsia="Times New Roman Bold" w:cs="Arial"/>
          <w:color w:val="141215"/>
          <w:u w:color="141215"/>
        </w:rPr>
        <w:t xml:space="preserve">, </w:t>
      </w:r>
      <w:r w:rsidRPr="00D713B0">
        <w:rPr>
          <w:rFonts w:eastAsia="Times New Roman Bold" w:cs="Arial"/>
          <w:color w:val="141215"/>
          <w:u w:color="141215"/>
        </w:rPr>
        <w:t xml:space="preserve">Devil Facial Tumour </w:t>
      </w:r>
      <w:r w:rsidR="006B640E" w:rsidRPr="00D713B0">
        <w:rPr>
          <w:rFonts w:eastAsia="Times New Roman Bold" w:cs="Arial"/>
          <w:color w:val="141215"/>
          <w:u w:color="141215"/>
        </w:rPr>
        <w:t xml:space="preserve">1 (DFT1) </w:t>
      </w:r>
      <w:r w:rsidR="00304E5A" w:rsidRPr="00D713B0">
        <w:rPr>
          <w:rFonts w:eastAsia="Times New Roman Bold" w:cs="Arial"/>
          <w:color w:val="141215"/>
          <w:u w:color="141215"/>
        </w:rPr>
        <w:fldChar w:fldCharType="begin"/>
      </w:r>
      <w:r w:rsidR="00DE12AF" w:rsidRPr="00D713B0">
        <w:rPr>
          <w:rFonts w:eastAsia="Times New Roman Bold" w:cs="Arial"/>
          <w:color w:val="141215"/>
          <w:u w:color="141215"/>
        </w:rPr>
        <w:instrText xml:space="preserve"> ADDIN EN.CITE &lt;EndNote&gt;&lt;Cite&gt;&lt;Author&gt;Pearse&lt;/Author&gt;&lt;Year&gt;2006&lt;/Year&gt;&lt;RecNum&gt;41&lt;/RecNum&gt;&lt;DisplayText&gt;&lt;style face="superscript"&gt;(2)&lt;/style&gt;&lt;/DisplayText&gt;&lt;record&gt;&lt;rec-number&gt;41&lt;/rec-number&gt;&lt;foreign-keys&gt;&lt;key app="EN" db-id="2r0tafxs7waf2aedxxj5awe2avdw95szepws" timestamp="0"&gt;41&lt;/key&gt;&lt;/foreign-keys&gt;&lt;ref-type name="Journal Article"&gt;17&lt;/ref-type&gt;&lt;contributors&gt;&lt;authors&gt;&lt;author&gt;Pearse, A. M.&lt;/author&gt;&lt;author&gt;Swift, K.&lt;/author&gt;&lt;/authors&gt;&lt;/contributors&gt;&lt;auth-address&gt;Department of Primary Industries, Water and Environment. PO Box 46, Kings Meadows, Tasmania 7249, Australia. anne-maree.pearse@dpiwe.tas.gov.au&lt;/auth-address&gt;&lt;titles&gt;&lt;title&gt;Allograft theory: transmission of devil facial-tumour disease&lt;/title&gt;&lt;secondary-title&gt;Nature&lt;/secondary-title&gt;&lt;/titles&gt;&lt;periodical&gt;&lt;full-title&gt;Nature&lt;/full-title&gt;&lt;/periodical&gt;&lt;pages&gt;549&lt;/pages&gt;&lt;volume&gt;439&lt;/volume&gt;&lt;number&gt;7076&lt;/number&gt;&lt;keywords&gt;&lt;keyword&gt;Aggression&lt;/keyword&gt;&lt;keyword&gt;Animals&lt;/keyword&gt;&lt;keyword&gt;Bites and Stings/*veterinary&lt;/keyword&gt;&lt;keyword&gt;*Chromosome Aberrations&lt;/keyword&gt;&lt;keyword&gt;Facial Neoplasms/*genetics/immunology/*veterinary&lt;/keyword&gt;&lt;keyword&gt;Karyotyping&lt;/keyword&gt;&lt;keyword&gt;Marsupialia/*genetics/immunology&lt;/keyword&gt;&lt;keyword&gt;Models, Biological&lt;/keyword&gt;&lt;keyword&gt;Tasmania&lt;/keyword&gt;&lt;keyword&gt;Transplantation, Homologous/immunology/*pathology/*veterinary&lt;/keyword&gt;&lt;/keywords&gt;&lt;dates&gt;&lt;year&gt;2006&lt;/year&gt;&lt;pub-dates&gt;&lt;date&gt;Feb 2&lt;/date&gt;&lt;/pub-dates&gt;&lt;/dates&gt;&lt;accession-num&gt;16452970&lt;/accession-num&gt;&lt;urls&gt;&lt;related-urls&gt;&lt;url&gt;http://www.ncbi.nlm.nih.gov/entrez/query.fcgi?cmd=Retrieve&amp;amp;db=PubMed&amp;amp;dopt=Citation&amp;amp;list_uids=16452970 &lt;/url&gt;&lt;/related-urls&gt;&lt;/urls&gt;&lt;/record&gt;&lt;/Cite&gt;&lt;/EndNote&gt;</w:instrText>
      </w:r>
      <w:r w:rsidR="00304E5A" w:rsidRPr="00D713B0">
        <w:rPr>
          <w:rFonts w:eastAsia="Times New Roman Bold" w:cs="Arial"/>
          <w:color w:val="141215"/>
          <w:u w:color="141215"/>
        </w:rPr>
        <w:fldChar w:fldCharType="separate"/>
      </w:r>
      <w:r w:rsidR="00DE12AF" w:rsidRPr="00D713B0">
        <w:rPr>
          <w:rFonts w:eastAsia="Times New Roman Bold" w:cs="Arial"/>
          <w:noProof/>
          <w:color w:val="141215"/>
          <w:u w:color="141215"/>
          <w:vertAlign w:val="superscript"/>
        </w:rPr>
        <w:t>(2)</w:t>
      </w:r>
      <w:r w:rsidR="00304E5A" w:rsidRPr="00D713B0">
        <w:rPr>
          <w:rFonts w:eastAsia="Times New Roman Bold" w:cs="Arial"/>
          <w:color w:val="141215"/>
          <w:u w:color="141215"/>
        </w:rPr>
        <w:fldChar w:fldCharType="end"/>
      </w:r>
      <w:r w:rsidR="00304E5A" w:rsidRPr="00D713B0">
        <w:rPr>
          <w:rFonts w:eastAsia="Times New Roman Bold" w:cs="Arial"/>
          <w:color w:val="141215"/>
          <w:u w:color="141215"/>
        </w:rPr>
        <w:t xml:space="preserve"> </w:t>
      </w:r>
      <w:r w:rsidR="006B640E" w:rsidRPr="00D713B0">
        <w:rPr>
          <w:rFonts w:eastAsia="Times New Roman Bold" w:cs="Arial"/>
          <w:color w:val="141215"/>
          <w:u w:color="141215"/>
        </w:rPr>
        <w:t>and Devil Facial Tumour 2 (DFT2)</w:t>
      </w:r>
      <w:r w:rsidR="00304E5A" w:rsidRPr="00D713B0">
        <w:rPr>
          <w:rFonts w:eastAsia="Times New Roman Bold" w:cs="Arial"/>
          <w:color w:val="141215"/>
          <w:u w:color="141215"/>
        </w:rPr>
        <w:t xml:space="preserve"> </w:t>
      </w:r>
      <w:r w:rsidR="00304E5A" w:rsidRPr="00D713B0">
        <w:rPr>
          <w:rFonts w:eastAsia="Times New Roman Bold" w:cs="Arial"/>
          <w:color w:val="141215"/>
          <w:u w:color="141215"/>
        </w:rPr>
        <w:fldChar w:fldCharType="begin">
          <w:fldData xml:space="preserve">PEVuZE5vdGU+PENpdGU+PEF1dGhvcj5QeWU8L0F1dGhvcj48WWVhcj4yMDE2PC9ZZWFyPjxSZWNO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</w:fldData>
        </w:fldChar>
      </w:r>
      <w:r w:rsidR="00DE12AF" w:rsidRPr="00D713B0">
        <w:rPr>
          <w:rFonts w:eastAsia="Times New Roman Bold" w:cs="Arial"/>
          <w:color w:val="141215"/>
          <w:u w:color="141215"/>
        </w:rPr>
        <w:instrText xml:space="preserve"> ADDIN EN.CITE </w:instrText>
      </w:r>
      <w:r w:rsidR="00DE12AF" w:rsidRPr="00D713B0">
        <w:rPr>
          <w:rFonts w:eastAsia="Times New Roman Bold" w:cs="Arial"/>
          <w:color w:val="141215"/>
          <w:u w:color="141215"/>
        </w:rPr>
        <w:fldChar w:fldCharType="begin">
          <w:fldData xml:space="preserve">PEVuZE5vdGU+PENpdGU+PEF1dGhvcj5QeWU8L0F1dGhvcj48WWVhcj4yMDE2PC9ZZWFyPjxSZWNO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</w:fldData>
        </w:fldChar>
      </w:r>
      <w:r w:rsidR="00DE12AF" w:rsidRPr="00D713B0">
        <w:rPr>
          <w:rFonts w:eastAsia="Times New Roman Bold" w:cs="Arial"/>
          <w:color w:val="141215"/>
          <w:u w:color="141215"/>
        </w:rPr>
        <w:instrText xml:space="preserve"> ADDIN EN.CITE.DATA </w:instrText>
      </w:r>
      <w:r w:rsidR="00DE12AF" w:rsidRPr="00D713B0">
        <w:rPr>
          <w:rFonts w:eastAsia="Times New Roman Bold" w:cs="Arial"/>
          <w:color w:val="141215"/>
          <w:u w:color="141215"/>
        </w:rPr>
      </w:r>
      <w:r w:rsidR="00DE12AF" w:rsidRPr="00D713B0">
        <w:rPr>
          <w:rFonts w:eastAsia="Times New Roman Bold" w:cs="Arial"/>
          <w:color w:val="141215"/>
          <w:u w:color="141215"/>
        </w:rPr>
        <w:fldChar w:fldCharType="end"/>
      </w:r>
      <w:r w:rsidR="00304E5A" w:rsidRPr="00D713B0">
        <w:rPr>
          <w:rFonts w:eastAsia="Times New Roman Bold" w:cs="Arial"/>
          <w:color w:val="141215"/>
          <w:u w:color="141215"/>
        </w:rPr>
      </w:r>
      <w:r w:rsidR="00304E5A" w:rsidRPr="00D713B0">
        <w:rPr>
          <w:rFonts w:eastAsia="Times New Roman Bold" w:cs="Arial"/>
          <w:color w:val="141215"/>
          <w:u w:color="141215"/>
        </w:rPr>
        <w:fldChar w:fldCharType="separate"/>
      </w:r>
      <w:r w:rsidR="00DE12AF" w:rsidRPr="00D713B0">
        <w:rPr>
          <w:rFonts w:eastAsia="Times New Roman Bold" w:cs="Arial"/>
          <w:noProof/>
          <w:color w:val="141215"/>
          <w:u w:color="141215"/>
          <w:vertAlign w:val="superscript"/>
        </w:rPr>
        <w:t>(3)</w:t>
      </w:r>
      <w:r w:rsidR="00304E5A" w:rsidRPr="00D713B0">
        <w:rPr>
          <w:rFonts w:eastAsia="Times New Roman Bold" w:cs="Arial"/>
          <w:color w:val="141215"/>
          <w:u w:color="141215"/>
        </w:rPr>
        <w:fldChar w:fldCharType="end"/>
      </w:r>
      <w:r w:rsidR="006B640E" w:rsidRPr="00D713B0">
        <w:rPr>
          <w:rFonts w:eastAsia="Times New Roman Bold" w:cs="Arial"/>
          <w:color w:val="141215"/>
          <w:u w:color="141215"/>
        </w:rPr>
        <w:t xml:space="preserve">. </w:t>
      </w:r>
      <w:r w:rsidR="00437563" w:rsidRPr="00D713B0">
        <w:rPr>
          <w:rFonts w:eastAsia="Times New Roman Bold" w:cs="Arial"/>
          <w:color w:val="141215"/>
          <w:u w:color="141215"/>
        </w:rPr>
        <w:t>Most recently, four genetically distinct contagious cancers have been identified in bivalves, known</w:t>
      </w:r>
      <w:r w:rsidR="00437563">
        <w:rPr>
          <w:rFonts w:eastAsia="Times New Roman Bold" w:cs="Arial"/>
          <w:color w:val="141215"/>
          <w:u w:color="141215"/>
        </w:rPr>
        <w:t xml:space="preserve"> as </w:t>
      </w:r>
      <w:r w:rsidR="006B640E">
        <w:rPr>
          <w:rFonts w:eastAsia="Times New Roman Bold" w:cs="Arial"/>
          <w:color w:val="141215"/>
          <w:u w:color="141215"/>
        </w:rPr>
        <w:t>Bivalve Transmissible Neoplasms (BTNs)</w:t>
      </w:r>
      <w:r w:rsidR="00304E5A">
        <w:rPr>
          <w:rFonts w:eastAsia="Times New Roman Bold" w:cs="Arial"/>
          <w:color w:val="141215"/>
          <w:u w:color="141215"/>
        </w:rPr>
        <w:t xml:space="preserve"> </w:t>
      </w:r>
      <w:r w:rsidR="00304E5A">
        <w:rPr>
          <w:rFonts w:eastAsia="Times New Roman Bold" w:cs="Arial"/>
          <w:color w:val="141215"/>
          <w:u w:color="141215"/>
        </w:rPr>
        <w:fldChar w:fldCharType="begin">
          <w:fldData xml:space="preserve">PEVuZE5vdGU+PENpdGU+PEF1dGhvcj5NZXR6Z2VyPC9BdXRob3I+PFllYXI+MjAxNTwvWWVhcj48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</w:fldData>
        </w:fldChar>
      </w:r>
      <w:r w:rsidR="00DE12AF">
        <w:rPr>
          <w:rFonts w:eastAsia="Times New Roman Bold" w:cs="Arial"/>
          <w:color w:val="141215"/>
          <w:u w:color="141215"/>
        </w:rPr>
        <w:instrText xml:space="preserve"> ADDIN EN.CITE </w:instrText>
      </w:r>
      <w:r w:rsidR="00DE12AF">
        <w:rPr>
          <w:rFonts w:eastAsia="Times New Roman Bold" w:cs="Arial"/>
          <w:color w:val="141215"/>
          <w:u w:color="141215"/>
        </w:rPr>
        <w:fldChar w:fldCharType="begin">
          <w:fldData xml:space="preserve">PEVuZE5vdGU+PENpdGU+PEF1dGhvcj5NZXR6Z2VyPC9BdXRob3I+PFllYXI+MjAxNTwvWWVhcj48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</w:fldData>
        </w:fldChar>
      </w:r>
      <w:r w:rsidR="00DE12AF">
        <w:rPr>
          <w:rFonts w:eastAsia="Times New Roman Bold" w:cs="Arial"/>
          <w:color w:val="141215"/>
          <w:u w:color="141215"/>
        </w:rPr>
        <w:instrText xml:space="preserve"> ADDIN EN.CITE.DATA </w:instrText>
      </w:r>
      <w:r w:rsidR="00DE12AF">
        <w:rPr>
          <w:rFonts w:eastAsia="Times New Roman Bold" w:cs="Arial"/>
          <w:color w:val="141215"/>
          <w:u w:color="141215"/>
        </w:rPr>
      </w:r>
      <w:r w:rsidR="00DE12AF">
        <w:rPr>
          <w:rFonts w:eastAsia="Times New Roman Bold" w:cs="Arial"/>
          <w:color w:val="141215"/>
          <w:u w:color="141215"/>
        </w:rPr>
        <w:fldChar w:fldCharType="end"/>
      </w:r>
      <w:r w:rsidR="00304E5A">
        <w:rPr>
          <w:rFonts w:eastAsia="Times New Roman Bold" w:cs="Arial"/>
          <w:color w:val="141215"/>
          <w:u w:color="141215"/>
        </w:rPr>
      </w:r>
      <w:r w:rsidR="00304E5A">
        <w:rPr>
          <w:rFonts w:eastAsia="Times New Roman Bold" w:cs="Arial"/>
          <w:color w:val="141215"/>
          <w:u w:color="141215"/>
        </w:rPr>
        <w:fldChar w:fldCharType="separate"/>
      </w:r>
      <w:r w:rsidR="00DE12AF" w:rsidRPr="00DE12AF">
        <w:rPr>
          <w:rFonts w:eastAsia="Times New Roman Bold" w:cs="Arial"/>
          <w:noProof/>
          <w:color w:val="141215"/>
          <w:u w:color="141215"/>
          <w:vertAlign w:val="superscript"/>
        </w:rPr>
        <w:t>(4, 5)</w:t>
      </w:r>
      <w:r w:rsidR="00304E5A">
        <w:rPr>
          <w:rFonts w:eastAsia="Times New Roman Bold" w:cs="Arial"/>
          <w:color w:val="141215"/>
          <w:u w:color="141215"/>
        </w:rPr>
        <w:fldChar w:fldCharType="end"/>
      </w:r>
      <w:r w:rsidR="003E0C32" w:rsidRPr="00C5320F">
        <w:rPr>
          <w:rFonts w:eastAsia="Times New Roman Bold" w:cs="Arial"/>
          <w:color w:val="141215"/>
          <w:u w:color="141215"/>
        </w:rPr>
        <w:t xml:space="preserve">. </w:t>
      </w:r>
      <w:r w:rsidR="00B212B3">
        <w:rPr>
          <w:rFonts w:eastAsia="Times New Roman Bold" w:cs="Arial"/>
          <w:color w:val="141215"/>
          <w:u w:color="141215"/>
        </w:rPr>
        <w:t xml:space="preserve">In each of </w:t>
      </w:r>
      <w:r w:rsidR="00B212B3">
        <w:rPr>
          <w:rFonts w:eastAsia="Times New Roman Bold" w:cs="Arial"/>
          <w:color w:val="141215"/>
          <w:u w:color="141215"/>
        </w:rPr>
        <w:lastRenderedPageBreak/>
        <w:t xml:space="preserve">these examples malignant </w:t>
      </w:r>
      <w:r w:rsidR="006B640E">
        <w:rPr>
          <w:rFonts w:eastAsia="Times New Roman Bold" w:cs="Arial"/>
          <w:color w:val="141215"/>
          <w:u w:color="141215"/>
        </w:rPr>
        <w:t xml:space="preserve">cells have the ability to physically transmit between individuals. </w:t>
      </w:r>
    </w:p>
    <w:p w14:paraId="51AD231E" w14:textId="77777777" w:rsidR="008B2454" w:rsidRDefault="008B2454" w:rsidP="007B4295">
      <w:pPr>
        <w:spacing w:line="480" w:lineRule="auto"/>
        <w:rPr>
          <w:rFonts w:eastAsia="Times New Roman Bold" w:cs="Arial"/>
          <w:color w:val="141215"/>
          <w:u w:color="141215"/>
        </w:rPr>
      </w:pPr>
    </w:p>
    <w:p w14:paraId="3B59FD07" w14:textId="283FE700" w:rsidR="00D713B0" w:rsidRDefault="006B640E" w:rsidP="007B4295">
      <w:pPr>
        <w:spacing w:line="480" w:lineRule="auto"/>
        <w:rPr>
          <w:rFonts w:eastAsia="Times New Roman Bold" w:cs="Arial"/>
          <w:color w:val="141215"/>
          <w:u w:color="141215"/>
        </w:rPr>
      </w:pPr>
      <w:r>
        <w:rPr>
          <w:rFonts w:eastAsia="Times New Roman Bold" w:cs="Arial"/>
          <w:color w:val="141215"/>
          <w:u w:color="141215"/>
        </w:rPr>
        <w:t>In mammals</w:t>
      </w:r>
      <w:r w:rsidR="002130B8">
        <w:rPr>
          <w:rFonts w:eastAsia="Times New Roman Bold" w:cs="Arial"/>
          <w:color w:val="141215"/>
          <w:u w:color="141215"/>
        </w:rPr>
        <w:t>,</w:t>
      </w:r>
      <w:r>
        <w:rPr>
          <w:rFonts w:eastAsia="Times New Roman Bold" w:cs="Arial"/>
          <w:color w:val="141215"/>
          <w:u w:color="141215"/>
        </w:rPr>
        <w:t xml:space="preserve"> </w:t>
      </w:r>
      <w:r w:rsidR="00F7540B">
        <w:rPr>
          <w:rFonts w:eastAsia="Times New Roman Bold" w:cs="Arial"/>
          <w:color w:val="141215"/>
          <w:u w:color="141215"/>
        </w:rPr>
        <w:t>transmission of cells between individuals</w:t>
      </w:r>
      <w:r>
        <w:rPr>
          <w:rFonts w:eastAsia="Times New Roman Bold" w:cs="Arial"/>
          <w:color w:val="141215"/>
          <w:u w:color="141215"/>
        </w:rPr>
        <w:t xml:space="preserve"> should </w:t>
      </w:r>
      <w:r w:rsidR="00E63A7E">
        <w:rPr>
          <w:rFonts w:eastAsia="Times New Roman Bold" w:cs="Arial"/>
          <w:color w:val="141215"/>
          <w:u w:color="141215"/>
        </w:rPr>
        <w:t xml:space="preserve">primarily </w:t>
      </w:r>
      <w:r>
        <w:rPr>
          <w:rFonts w:eastAsia="Times New Roman Bold" w:cs="Arial"/>
          <w:color w:val="141215"/>
          <w:u w:color="141215"/>
        </w:rPr>
        <w:t>be prevented by</w:t>
      </w:r>
      <w:r w:rsidR="00081FB0">
        <w:rPr>
          <w:rFonts w:eastAsia="Times New Roman Bold" w:cs="Arial"/>
          <w:color w:val="141215"/>
          <w:u w:color="141215"/>
        </w:rPr>
        <w:t xml:space="preserve"> an</w:t>
      </w:r>
      <w:r w:rsidR="00E63A7E">
        <w:rPr>
          <w:rFonts w:eastAsia="Times New Roman Bold" w:cs="Arial"/>
          <w:color w:val="141215"/>
          <w:u w:color="141215"/>
        </w:rPr>
        <w:t xml:space="preserve"> </w:t>
      </w:r>
      <w:r w:rsidR="00C36580">
        <w:rPr>
          <w:rFonts w:eastAsia="Times New Roman Bold" w:cs="Arial"/>
          <w:color w:val="141215"/>
          <w:u w:color="141215"/>
        </w:rPr>
        <w:t>allogeneic</w:t>
      </w:r>
      <w:r w:rsidR="00437563">
        <w:rPr>
          <w:rFonts w:eastAsia="Times New Roman Bold" w:cs="Arial"/>
          <w:color w:val="141215"/>
          <w:u w:color="141215"/>
        </w:rPr>
        <w:t xml:space="preserve"> </w:t>
      </w:r>
      <w:r w:rsidR="00E63A7E">
        <w:rPr>
          <w:rFonts w:eastAsia="Times New Roman Bold" w:cs="Arial"/>
          <w:color w:val="141215"/>
          <w:u w:color="141215"/>
        </w:rPr>
        <w:t xml:space="preserve">response targeted against foreign </w:t>
      </w:r>
      <w:r w:rsidR="00437563" w:rsidRPr="00417DAD">
        <w:rPr>
          <w:rFonts w:cs="Arial"/>
        </w:rPr>
        <w:t xml:space="preserve">Major Histocompatibility Complex </w:t>
      </w:r>
      <w:r w:rsidR="00437563">
        <w:rPr>
          <w:rFonts w:cs="Arial"/>
        </w:rPr>
        <w:t>(</w:t>
      </w:r>
      <w:r w:rsidR="00E63A7E">
        <w:rPr>
          <w:rFonts w:eastAsia="Times New Roman Bold" w:cs="Arial"/>
          <w:color w:val="141215"/>
          <w:u w:color="141215"/>
        </w:rPr>
        <w:t>MHC</w:t>
      </w:r>
      <w:r w:rsidR="00437563">
        <w:rPr>
          <w:rFonts w:eastAsia="Times New Roman Bold" w:cs="Arial"/>
          <w:color w:val="141215"/>
          <w:u w:color="141215"/>
        </w:rPr>
        <w:t>)</w:t>
      </w:r>
      <w:r w:rsidR="00E63A7E">
        <w:rPr>
          <w:rFonts w:eastAsia="Times New Roman Bold" w:cs="Arial"/>
          <w:color w:val="141215"/>
          <w:u w:color="141215"/>
        </w:rPr>
        <w:t xml:space="preserve"> molecules and bound peptides</w:t>
      </w:r>
      <w:r w:rsidRPr="00417DAD">
        <w:rPr>
          <w:rFonts w:eastAsia="Times New Roman Bold" w:cs="Arial"/>
          <w:color w:val="141215"/>
          <w:u w:color="141215"/>
        </w:rPr>
        <w:t xml:space="preserve">. </w:t>
      </w:r>
      <w:r w:rsidR="00417DAD" w:rsidRPr="00417DAD">
        <w:rPr>
          <w:rFonts w:cs="Arial"/>
        </w:rPr>
        <w:t>Allo</w:t>
      </w:r>
      <w:r w:rsidR="00417DAD">
        <w:rPr>
          <w:rFonts w:cs="Arial"/>
        </w:rPr>
        <w:t xml:space="preserve">grafts can be rejected within 7-14 days </w:t>
      </w:r>
      <w:r w:rsidR="00417DAD" w:rsidRPr="00417DAD">
        <w:rPr>
          <w:rFonts w:cs="Arial"/>
        </w:rPr>
        <w:t xml:space="preserve">when host CD4+ and CD8+ T cells are exposed to foreign </w:t>
      </w:r>
      <w:r w:rsidR="00437563">
        <w:rPr>
          <w:rFonts w:cs="Arial"/>
        </w:rPr>
        <w:t>MHC</w:t>
      </w:r>
      <w:r w:rsidR="00417DAD" w:rsidRPr="00417DAD">
        <w:rPr>
          <w:rFonts w:cs="Arial"/>
        </w:rPr>
        <w:t xml:space="preserve"> molecule</w:t>
      </w:r>
      <w:r w:rsidR="00417DAD">
        <w:rPr>
          <w:rFonts w:cs="Arial"/>
        </w:rPr>
        <w:t>s on the surface of donor cells</w:t>
      </w:r>
      <w:r w:rsidR="007610B5">
        <w:rPr>
          <w:rFonts w:cs="Arial"/>
        </w:rPr>
        <w:t xml:space="preserve"> </w:t>
      </w:r>
      <w:r w:rsidR="007610B5">
        <w:rPr>
          <w:rFonts w:cs="Arial"/>
        </w:rPr>
        <w:fldChar w:fldCharType="begin"/>
      </w:r>
      <w:r w:rsidR="007610B5">
        <w:rPr>
          <w:rFonts w:cs="Arial"/>
        </w:rPr>
        <w:instrText xml:space="preserve"> ADDIN EN.CITE &lt;EndNote&gt;&lt;Cite&gt;&lt;Author&gt;Rosenberg&lt;/Author&gt;&lt;Year&gt;1993&lt;/Year&gt;&lt;RecNum&gt;1080&lt;/RecNum&gt;&lt;DisplayText&gt;&lt;style face="superscript"&gt;(6)&lt;/style&gt;&lt;/DisplayText&gt;&lt;record&gt;&lt;rec-number&gt;1080&lt;/rec-number&gt;&lt;foreign-keys&gt;&lt;key app="EN" db-id="2r0tafxs7waf2aedxxj5awe2avdw95szepws" timestamp="1401901925"&gt;1080&lt;/key&gt;&lt;/foreign-keys&gt;&lt;ref-type name="Journal Article"&gt;17&lt;/ref-type&gt;&lt;contributors&gt;&lt;authors&gt;&lt;author&gt;Rosenberg, A. S.&lt;/author&gt;&lt;/authors&gt;&lt;/contributors&gt;&lt;auth-address&gt;Division of Hematologic Products, CBER, FDA, Bethesda, Maryland 20892.&lt;/auth-address&gt;&lt;titles&gt;&lt;title&gt;The T cell populations mediating rejection of MHC class I disparate skin grafts in mice&lt;/title&gt;&lt;secondary-title&gt;Transpl Immunol&lt;/secondary-title&gt;&lt;alt-title&gt;Transplant immunology&lt;/alt-title&gt;&lt;/titles&gt;&lt;periodical&gt;&lt;full-title&gt;Transpl Immunol&lt;/full-title&gt;&lt;abbr-1&gt;Transplant immunology&lt;/abbr-1&gt;&lt;/periodical&gt;&lt;alt-periodical&gt;&lt;full-title&gt;Transpl Immunol&lt;/full-title&gt;&lt;abbr-1&gt;Transplant immunology&lt;/abbr-1&gt;&lt;/alt-periodical&gt;&lt;pages&gt;93-9&lt;/pages&gt;&lt;volume&gt;1&lt;/volume&gt;&lt;number&gt;2&lt;/number&gt;&lt;edition&gt;1993/01/01&lt;/edition&gt;&lt;keywords&gt;&lt;keyword&gt;Animals&lt;/keyword&gt;&lt;keyword&gt;Blood Transfusion&lt;/keyword&gt;&lt;keyword&gt;CD4-Positive T-Lymphocytes/immunology&lt;/keyword&gt;&lt;keyword&gt;Graft Enhancement, Immunologic&lt;/keyword&gt;&lt;keyword&gt;Graft Rejection/*immunology&lt;/keyword&gt;&lt;keyword&gt;H-2 Antigens/*immunology&lt;/keyword&gt;&lt;keyword&gt;Histocompatibility&lt;/keyword&gt;&lt;keyword&gt;Lymphocyte Depletion&lt;/keyword&gt;&lt;keyword&gt;Mice&lt;/keyword&gt;&lt;keyword&gt;Mice, Inbred Strains/immunology&lt;/keyword&gt;&lt;keyword&gt;Skin Transplantation/*immunology&lt;/keyword&gt;&lt;keyword&gt;T-Lymphocyte Subsets/*immunology&lt;/keyword&gt;&lt;keyword&gt;T-Lymphocytes, Cytotoxic/immunology&lt;/keyword&gt;&lt;/keywords&gt;&lt;dates&gt;&lt;year&gt;1993&lt;/year&gt;&lt;/dates&gt;&lt;isbn&gt;0966-3274 (Print)&amp;#xD;0966-3274 (Linking)&lt;/isbn&gt;&lt;accession-num&gt;7915953&lt;/accession-num&gt;&lt;work-type&gt;Review&lt;/work-type&gt;&lt;urls&gt;&lt;related-urls&gt;&lt;url&gt;http://www.ncbi.nlm.nih.gov/pubmed/7915953&lt;/url&gt;&lt;/related-urls&gt;&lt;/urls&gt;&lt;/record&gt;&lt;/Cite&gt;&lt;/EndNote&gt;</w:instrText>
      </w:r>
      <w:r w:rsidR="007610B5">
        <w:rPr>
          <w:rFonts w:cs="Arial"/>
        </w:rPr>
        <w:fldChar w:fldCharType="separate"/>
      </w:r>
      <w:r w:rsidR="007610B5" w:rsidRPr="007610B5">
        <w:rPr>
          <w:rFonts w:cs="Arial"/>
          <w:noProof/>
          <w:vertAlign w:val="superscript"/>
        </w:rPr>
        <w:t>(6)</w:t>
      </w:r>
      <w:r w:rsidR="007610B5">
        <w:rPr>
          <w:rFonts w:cs="Arial"/>
        </w:rPr>
        <w:fldChar w:fldCharType="end"/>
      </w:r>
      <w:r w:rsidR="00417DAD" w:rsidRPr="00417DAD">
        <w:rPr>
          <w:rFonts w:cs="Arial"/>
        </w:rPr>
        <w:t xml:space="preserve">. Alternatively, T cells can be primed to graft-derived peptides (minor antigens) that are taken up by host antigen presenting cells (APCs) and presented by MHC </w:t>
      </w:r>
      <w:r w:rsidR="00081FB0">
        <w:rPr>
          <w:rFonts w:cs="Arial"/>
        </w:rPr>
        <w:t xml:space="preserve">class I and/or </w:t>
      </w:r>
      <w:r w:rsidR="00081FB0">
        <w:rPr>
          <w:rFonts w:cs="Arial"/>
        </w:rPr>
        <w:lastRenderedPageBreak/>
        <w:t xml:space="preserve">class II </w:t>
      </w:r>
      <w:r w:rsidR="00417DAD" w:rsidRPr="00417DAD">
        <w:rPr>
          <w:rFonts w:cs="Arial"/>
        </w:rPr>
        <w:t>molecules to host T cells, also</w:t>
      </w:r>
      <w:r w:rsidR="00417DAD">
        <w:rPr>
          <w:rFonts w:cs="Arial"/>
        </w:rPr>
        <w:t xml:space="preserve"> causing rejection of the graft</w:t>
      </w:r>
      <w:r w:rsidR="007610B5">
        <w:rPr>
          <w:rFonts w:cs="Arial"/>
        </w:rPr>
        <w:t xml:space="preserve"> </w:t>
      </w:r>
      <w:r w:rsidR="007610B5">
        <w:rPr>
          <w:rFonts w:cs="Arial"/>
        </w:rPr>
        <w:fldChar w:fldCharType="begin"/>
      </w:r>
      <w:r w:rsidR="007610B5">
        <w:rPr>
          <w:rFonts w:cs="Arial"/>
        </w:rPr>
        <w:instrText xml:space="preserve"> ADDIN EN.CITE &lt;EndNote&gt;&lt;Cite&gt;&lt;Author&gt;Rosenberg&lt;/Author&gt;&lt;Year&gt;1992&lt;/Year&gt;&lt;RecNum&gt;991&lt;/RecNum&gt;&lt;DisplayText&gt;&lt;style face="superscript"&gt;(7)&lt;/style&gt;&lt;/DisplayText&gt;&lt;record&gt;&lt;rec-number&gt;991&lt;/rec-number&gt;&lt;foreign-keys&gt;&lt;key app="EN" db-id="2r0tafxs7waf2aedxxj5awe2avdw95szepws" timestamp="1389197378"&gt;991&lt;/key&gt;&lt;/foreign-keys&gt;&lt;ref-type name="Journal Article"&gt;17&lt;/ref-type&gt;&lt;contributors&gt;&lt;authors&gt;&lt;author&gt;Rosenberg, A. S.&lt;/author&gt;&lt;author&gt;Singer, A.&lt;/author&gt;&lt;/authors&gt;&lt;/contributors&gt;&lt;auth-address&gt;Cytokine Biology Division, Food and Drug Administration, Bethesda, Maryland 20892.&lt;/auth-address&gt;&lt;titles&gt;&lt;title&gt;Cellular basis of skin allograft rejection: an in vivo model of immune-mediated tissue destruction&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333-58&lt;/pages&gt;&lt;volume&gt;10&lt;/volume&gt;&lt;edition&gt;1992/01/01&lt;/edition&gt;&lt;keywords&gt;&lt;keyword&gt;Animals&lt;/keyword&gt;&lt;keyword&gt;Graft Rejection&lt;/keyword&gt;&lt;keyword&gt;Histocompatibility Antigens Class I&lt;/keyword&gt;&lt;keyword&gt;Histocompatibility Antigens Class II&lt;/keyword&gt;&lt;keyword&gt;Langerhans Cells/immunology&lt;/keyword&gt;&lt;keyword&gt;Mice&lt;/keyword&gt;&lt;keyword&gt;Models, Biological&lt;/keyword&gt;&lt;keyword&gt;Skin Transplantation/*immunology&lt;/keyword&gt;&lt;keyword&gt;T-Lymphocyte Subsets/immunology&lt;/keyword&gt;&lt;/keywords&gt;&lt;dates&gt;&lt;year&gt;1992&lt;/year&gt;&lt;/dates&gt;&lt;isbn&gt;0732-0582 (Print)&amp;#xD;0732-0582 (Linking)&lt;/isbn&gt;&lt;accession-num&gt;1590990&lt;/accession-num&gt;&lt;work-type&gt;Review&lt;/work-type&gt;&lt;urls&gt;&lt;related-urls&gt;&lt;url&gt;http://www.ncbi.nlm.nih.gov/pubmed/1590990&lt;/url&gt;&lt;/related-urls&gt;&lt;/urls&gt;&lt;electronic-resource-num&gt;10.1146/annurev.iy.10.040192.002001&lt;/electronic-resource-num&gt;&lt;/record&gt;&lt;/Cite&gt;&lt;/EndNote&gt;</w:instrText>
      </w:r>
      <w:r w:rsidR="007610B5">
        <w:rPr>
          <w:rFonts w:cs="Arial"/>
        </w:rPr>
        <w:fldChar w:fldCharType="separate"/>
      </w:r>
      <w:r w:rsidR="007610B5" w:rsidRPr="007610B5">
        <w:rPr>
          <w:rFonts w:cs="Arial"/>
          <w:noProof/>
          <w:vertAlign w:val="superscript"/>
        </w:rPr>
        <w:t>(7)</w:t>
      </w:r>
      <w:r w:rsidR="007610B5">
        <w:rPr>
          <w:rFonts w:cs="Arial"/>
        </w:rPr>
        <w:fldChar w:fldCharType="end"/>
      </w:r>
      <w:r w:rsidR="00417DAD" w:rsidRPr="00417DAD">
        <w:rPr>
          <w:rFonts w:cs="Arial"/>
        </w:rPr>
        <w:t xml:space="preserve">. </w:t>
      </w:r>
      <w:r w:rsidR="00CC1671" w:rsidRPr="00417DAD">
        <w:rPr>
          <w:rFonts w:eastAsia="Times New Roman Bold" w:cs="Arial"/>
          <w:color w:val="141215"/>
          <w:u w:color="141215"/>
        </w:rPr>
        <w:t>Although bivalve species do not have a histocompatibilit</w:t>
      </w:r>
      <w:r w:rsidR="00081FB0">
        <w:rPr>
          <w:rFonts w:eastAsia="Times New Roman Bold" w:cs="Arial"/>
          <w:color w:val="141215"/>
          <w:u w:color="141215"/>
        </w:rPr>
        <w:t xml:space="preserve">y system comparable to mammals, these </w:t>
      </w:r>
      <w:r w:rsidR="00F877E1">
        <w:rPr>
          <w:rFonts w:eastAsia="Times New Roman Bold" w:cs="Arial"/>
          <w:color w:val="141215"/>
          <w:u w:color="141215"/>
        </w:rPr>
        <w:t>species</w:t>
      </w:r>
      <w:r w:rsidR="00FC3ADE">
        <w:rPr>
          <w:rFonts w:eastAsia="Times New Roman Bold" w:cs="Arial"/>
          <w:color w:val="141215"/>
          <w:u w:color="141215"/>
        </w:rPr>
        <w:t xml:space="preserve"> may be able to reject non-self cells using an alternative locus, as has been found in colonial chordates</w:t>
      </w:r>
      <w:r w:rsidR="00F877E1">
        <w:rPr>
          <w:rFonts w:eastAsia="Times New Roman Bold" w:cs="Arial"/>
          <w:color w:val="141215"/>
          <w:u w:color="141215"/>
        </w:rPr>
        <w:t xml:space="preserve"> </w:t>
      </w:r>
      <w:r w:rsidR="00F877E1">
        <w:rPr>
          <w:rFonts w:eastAsia="Times New Roman Bold" w:cs="Arial"/>
          <w:color w:val="141215"/>
          <w:u w:color="141215"/>
        </w:rPr>
        <w:fldChar w:fldCharType="begin">
          <w:fldData xml:space="preserve">PEVuZE5vdGU+PENpdGU+PEF1dGhvcj5TY29maWVsZDwvQXV0aG9yPjxZZWFyPjE5ODI8L1llYXI+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=
</w:fldData>
        </w:fldChar>
      </w:r>
      <w:r w:rsidR="007610B5">
        <w:rPr>
          <w:rFonts w:eastAsia="Times New Roman Bold" w:cs="Arial"/>
          <w:color w:val="141215"/>
          <w:u w:color="141215"/>
        </w:rPr>
        <w:instrText xml:space="preserve"> ADDIN EN.CITE </w:instrText>
      </w:r>
      <w:r w:rsidR="007610B5">
        <w:rPr>
          <w:rFonts w:eastAsia="Times New Roman Bold" w:cs="Arial"/>
          <w:color w:val="141215"/>
          <w:u w:color="141215"/>
        </w:rPr>
        <w:fldChar w:fldCharType="begin">
          <w:fldData xml:space="preserve">PEVuZE5vdGU+PENpdGU+PEF1dGhvcj5TY29maWVsZDwvQXV0aG9yPjxZZWFyPjE5ODI8L1llYXI+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=
</w:fldData>
        </w:fldChar>
      </w:r>
      <w:r w:rsidR="007610B5">
        <w:rPr>
          <w:rFonts w:eastAsia="Times New Roman Bold" w:cs="Arial"/>
          <w:color w:val="141215"/>
          <w:u w:color="141215"/>
        </w:rPr>
        <w:instrText xml:space="preserve"> ADDIN EN.CITE.DATA </w:instrText>
      </w:r>
      <w:r w:rsidR="007610B5">
        <w:rPr>
          <w:rFonts w:eastAsia="Times New Roman Bold" w:cs="Arial"/>
          <w:color w:val="141215"/>
          <w:u w:color="141215"/>
        </w:rPr>
      </w:r>
      <w:r w:rsidR="007610B5">
        <w:rPr>
          <w:rFonts w:eastAsia="Times New Roman Bold" w:cs="Arial"/>
          <w:color w:val="141215"/>
          <w:u w:color="141215"/>
        </w:rPr>
        <w:fldChar w:fldCharType="end"/>
      </w:r>
      <w:r w:rsidR="00F877E1">
        <w:rPr>
          <w:rFonts w:eastAsia="Times New Roman Bold" w:cs="Arial"/>
          <w:color w:val="141215"/>
          <w:u w:color="141215"/>
        </w:rPr>
      </w:r>
      <w:r w:rsidR="00F877E1">
        <w:rPr>
          <w:rFonts w:eastAsia="Times New Roman Bold" w:cs="Arial"/>
          <w:color w:val="141215"/>
          <w:u w:color="141215"/>
        </w:rPr>
        <w:fldChar w:fldCharType="separate"/>
      </w:r>
      <w:r w:rsidR="007610B5" w:rsidRPr="007610B5">
        <w:rPr>
          <w:rFonts w:eastAsia="Times New Roman Bold" w:cs="Arial"/>
          <w:noProof/>
          <w:color w:val="141215"/>
          <w:u w:color="141215"/>
          <w:vertAlign w:val="superscript"/>
        </w:rPr>
        <w:t>(8, 9)</w:t>
      </w:r>
      <w:r w:rsidR="00F877E1">
        <w:rPr>
          <w:rFonts w:eastAsia="Times New Roman Bold" w:cs="Arial"/>
          <w:color w:val="141215"/>
          <w:u w:color="141215"/>
        </w:rPr>
        <w:fldChar w:fldCharType="end"/>
      </w:r>
      <w:r w:rsidR="00CC1671" w:rsidRPr="00417DAD">
        <w:rPr>
          <w:rFonts w:eastAsia="Times New Roman Bold" w:cs="Arial"/>
          <w:color w:val="141215"/>
          <w:u w:color="141215"/>
        </w:rPr>
        <w:t xml:space="preserve">. </w:t>
      </w:r>
      <w:r w:rsidRPr="00417DAD">
        <w:rPr>
          <w:rFonts w:eastAsia="Times New Roman Bold" w:cs="Arial"/>
          <w:color w:val="141215"/>
          <w:u w:color="141215"/>
        </w:rPr>
        <w:t>Thus, the</w:t>
      </w:r>
      <w:r w:rsidR="003E0C32" w:rsidRPr="00417DAD">
        <w:rPr>
          <w:rFonts w:eastAsia="Times New Roman Bold" w:cs="Arial"/>
          <w:color w:val="141215"/>
          <w:u w:color="141215"/>
        </w:rPr>
        <w:t xml:space="preserve"> ability of these </w:t>
      </w:r>
      <w:r w:rsidR="00CC1671" w:rsidRPr="00417DAD">
        <w:rPr>
          <w:rFonts w:eastAsia="Times New Roman Bold" w:cs="Arial"/>
          <w:color w:val="141215"/>
          <w:u w:color="141215"/>
        </w:rPr>
        <w:t>malignant</w:t>
      </w:r>
      <w:r w:rsidR="003E0C32" w:rsidRPr="00C5320F">
        <w:rPr>
          <w:rFonts w:eastAsia="Times New Roman Bold" w:cs="Arial"/>
          <w:color w:val="141215"/>
          <w:u w:color="141215"/>
        </w:rPr>
        <w:t xml:space="preserve"> cells to passage between individuals </w:t>
      </w:r>
      <w:r w:rsidR="003D5A16" w:rsidRPr="00C5320F">
        <w:rPr>
          <w:rFonts w:eastAsia="Times New Roman Bold" w:cs="Arial"/>
          <w:color w:val="141215"/>
          <w:u w:color="141215"/>
        </w:rPr>
        <w:t>implies that the histocompa</w:t>
      </w:r>
      <w:r>
        <w:rPr>
          <w:rFonts w:eastAsia="Times New Roman Bold" w:cs="Arial"/>
          <w:color w:val="141215"/>
          <w:u w:color="141215"/>
        </w:rPr>
        <w:t>tibility system has broken down, challenging</w:t>
      </w:r>
      <w:r w:rsidR="003E0C32" w:rsidRPr="00C5320F">
        <w:rPr>
          <w:rFonts w:eastAsia="Times New Roman Bold" w:cs="Arial"/>
          <w:color w:val="141215"/>
          <w:u w:color="141215"/>
        </w:rPr>
        <w:t xml:space="preserve"> our understanding of how the immune system responds to foreign cells. </w:t>
      </w:r>
    </w:p>
    <w:p w14:paraId="07C6193C" w14:textId="77777777" w:rsidR="00FC3ADE" w:rsidRDefault="00FC3ADE" w:rsidP="007B4295">
      <w:pPr>
        <w:spacing w:line="480" w:lineRule="auto"/>
        <w:rPr>
          <w:rFonts w:eastAsia="Times New Roman Bold" w:cs="Arial"/>
          <w:color w:val="141215"/>
          <w:u w:color="141215"/>
        </w:rPr>
      </w:pPr>
    </w:p>
    <w:p w14:paraId="29BA8992" w14:textId="09B18C24" w:rsidR="00CC1671" w:rsidRDefault="00162627" w:rsidP="007B4295">
      <w:pPr>
        <w:spacing w:line="480" w:lineRule="auto"/>
        <w:rPr>
          <w:rFonts w:eastAsia="Times New Roman Bold" w:cs="Arial"/>
          <w:color w:val="141215"/>
          <w:u w:color="141215"/>
        </w:rPr>
      </w:pPr>
      <w:r>
        <w:rPr>
          <w:rFonts w:eastAsia="Times New Roman Bold" w:cs="Arial"/>
          <w:color w:val="141215"/>
          <w:u w:color="141215"/>
        </w:rPr>
        <w:lastRenderedPageBreak/>
        <w:t xml:space="preserve">For a cancer </w:t>
      </w:r>
      <w:r w:rsidR="00FC3ADE">
        <w:rPr>
          <w:rFonts w:eastAsia="Times New Roman Bold" w:cs="Arial"/>
          <w:color w:val="141215"/>
          <w:u w:color="141215"/>
        </w:rPr>
        <w:t xml:space="preserve">to </w:t>
      </w:r>
      <w:r>
        <w:rPr>
          <w:rFonts w:eastAsia="Times New Roman Bold" w:cs="Arial"/>
          <w:color w:val="141215"/>
          <w:u w:color="141215"/>
        </w:rPr>
        <w:t>successfully transfer between individuals</w:t>
      </w:r>
      <w:r w:rsidR="00FC3ADE">
        <w:rPr>
          <w:rFonts w:eastAsia="Times New Roman Bold" w:cs="Arial"/>
          <w:color w:val="141215"/>
          <w:u w:color="141215"/>
        </w:rPr>
        <w:t xml:space="preserve">, the </w:t>
      </w:r>
      <w:r>
        <w:rPr>
          <w:rFonts w:eastAsia="Times New Roman Bold" w:cs="Arial"/>
          <w:color w:val="141215"/>
          <w:u w:color="141215"/>
        </w:rPr>
        <w:t xml:space="preserve">cancer </w:t>
      </w:r>
      <w:r w:rsidR="00FC3ADE">
        <w:rPr>
          <w:rFonts w:eastAsia="Times New Roman Bold" w:cs="Arial"/>
          <w:color w:val="141215"/>
          <w:u w:color="141215"/>
        </w:rPr>
        <w:t>cells and the host individuals must have specific characteristics.</w:t>
      </w:r>
      <w:r>
        <w:rPr>
          <w:rFonts w:eastAsia="Times New Roman Bold" w:cs="Arial"/>
          <w:color w:val="141215"/>
          <w:u w:color="141215"/>
        </w:rPr>
        <w:t xml:space="preserve"> </w:t>
      </w:r>
      <w:r w:rsidR="001C24BB">
        <w:rPr>
          <w:rFonts w:eastAsia="Times New Roman Bold" w:cs="Arial"/>
          <w:color w:val="141215"/>
          <w:u w:color="141215"/>
        </w:rPr>
        <w:t>Here</w:t>
      </w:r>
      <w:r w:rsidR="001A362F">
        <w:rPr>
          <w:rFonts w:eastAsia="Times New Roman Bold" w:cs="Arial"/>
          <w:color w:val="141215"/>
          <w:u w:color="141215"/>
        </w:rPr>
        <w:t xml:space="preserve"> the</w:t>
      </w:r>
      <w:r w:rsidR="00FC3ADE">
        <w:rPr>
          <w:rFonts w:eastAsia="Times New Roman Bold" w:cs="Arial"/>
          <w:color w:val="141215"/>
          <w:u w:color="141215"/>
        </w:rPr>
        <w:t>se</w:t>
      </w:r>
      <w:r w:rsidR="003B4FAE" w:rsidRPr="00C5320F">
        <w:rPr>
          <w:rFonts w:eastAsia="Times New Roman Bold" w:cs="Arial"/>
          <w:color w:val="141215"/>
          <w:u w:color="141215"/>
        </w:rPr>
        <w:t xml:space="preserve"> characteristics </w:t>
      </w:r>
      <w:r w:rsidR="001C24BB">
        <w:rPr>
          <w:rFonts w:eastAsia="Times New Roman Bold" w:cs="Arial"/>
          <w:color w:val="141215"/>
          <w:u w:color="141215"/>
        </w:rPr>
        <w:t>are reviewed</w:t>
      </w:r>
      <w:r w:rsidR="00E259B8">
        <w:rPr>
          <w:rFonts w:eastAsia="Times New Roman Bold" w:cs="Arial"/>
          <w:color w:val="141215"/>
          <w:u w:color="141215"/>
        </w:rPr>
        <w:t>,</w:t>
      </w:r>
      <w:r w:rsidR="0061602F">
        <w:rPr>
          <w:rFonts w:eastAsia="Times New Roman Bold" w:cs="Arial"/>
          <w:color w:val="141215"/>
          <w:u w:color="141215"/>
        </w:rPr>
        <w:t xml:space="preserve"> </w:t>
      </w:r>
      <w:r w:rsidR="00A55D6F">
        <w:rPr>
          <w:rFonts w:eastAsia="Times New Roman Bold" w:cs="Arial"/>
          <w:color w:val="141215"/>
          <w:u w:color="141215"/>
        </w:rPr>
        <w:t xml:space="preserve">to address the question, </w:t>
      </w:r>
      <w:r w:rsidR="003B4FAE" w:rsidRPr="00C5320F">
        <w:rPr>
          <w:rFonts w:eastAsia="Times New Roman Bold" w:cs="Arial"/>
          <w:color w:val="141215"/>
          <w:u w:color="141215"/>
        </w:rPr>
        <w:t>how doe</w:t>
      </w:r>
      <w:r w:rsidR="00A55D6F">
        <w:rPr>
          <w:rFonts w:eastAsia="Times New Roman Bold" w:cs="Arial"/>
          <w:color w:val="141215"/>
          <w:u w:color="141215"/>
        </w:rPr>
        <w:t>s a cancer become contagious?</w:t>
      </w:r>
      <w:r w:rsidR="00E259B8">
        <w:rPr>
          <w:rFonts w:eastAsia="Times New Roman Bold" w:cs="Arial"/>
          <w:color w:val="141215"/>
          <w:u w:color="141215"/>
        </w:rPr>
        <w:t xml:space="preserve"> </w:t>
      </w:r>
      <w:r>
        <w:rPr>
          <w:rFonts w:eastAsia="Times New Roman Bold" w:cs="Arial"/>
          <w:color w:val="141215"/>
          <w:u w:color="141215"/>
        </w:rPr>
        <w:t xml:space="preserve">This review focuses primarily on the mammalian contagious cancers and the role of MHC molecules, but with reference to the contagious cancers of bivalves. </w:t>
      </w:r>
      <w:r w:rsidR="00FC3ADE">
        <w:rPr>
          <w:rFonts w:eastAsia="Times New Roman Bold" w:cs="Arial"/>
          <w:color w:val="141215"/>
          <w:u w:color="141215"/>
        </w:rPr>
        <w:t xml:space="preserve">Understanding how these cancers have become contagious is </w:t>
      </w:r>
      <w:r>
        <w:rPr>
          <w:rFonts w:eastAsia="Times New Roman Bold" w:cs="Arial"/>
          <w:color w:val="141215"/>
          <w:u w:color="141215"/>
        </w:rPr>
        <w:t>essential to assess how likely these tumours are to arise in other species, including humans.</w:t>
      </w:r>
    </w:p>
    <w:p w14:paraId="239C2EB2" w14:textId="77777777" w:rsidR="00C01481" w:rsidRDefault="00C01481" w:rsidP="007B4295">
      <w:pPr>
        <w:spacing w:line="480" w:lineRule="auto"/>
        <w:rPr>
          <w:rFonts w:eastAsia="Times New Roman Bold" w:cs="Arial"/>
          <w:color w:val="141215"/>
          <w:u w:color="141215"/>
        </w:rPr>
      </w:pPr>
    </w:p>
    <w:p w14:paraId="719C686E" w14:textId="3C07A95E" w:rsidR="00D448C7" w:rsidRPr="00C5320F" w:rsidRDefault="00706216" w:rsidP="007B4295">
      <w:pPr>
        <w:spacing w:line="480" w:lineRule="auto"/>
        <w:rPr>
          <w:rFonts w:eastAsia="Times New Roman Bold" w:cs="Arial"/>
          <w:i/>
          <w:color w:val="141215"/>
          <w:u w:color="141215"/>
        </w:rPr>
      </w:pPr>
      <w:r>
        <w:rPr>
          <w:rFonts w:eastAsia="Times New Roman Bold" w:cs="Arial"/>
          <w:i/>
          <w:color w:val="141215"/>
          <w:u w:color="141215"/>
        </w:rPr>
        <w:t>Canine Transmissible Venereal Tumour</w:t>
      </w:r>
      <w:r w:rsidR="002130B8">
        <w:rPr>
          <w:rFonts w:eastAsia="Times New Roman Bold" w:cs="Arial"/>
          <w:i/>
          <w:color w:val="141215"/>
          <w:u w:color="141215"/>
        </w:rPr>
        <w:t xml:space="preserve"> (CTVT)</w:t>
      </w:r>
    </w:p>
    <w:p w14:paraId="6DA4C296" w14:textId="4E422BA3" w:rsidR="001702E1" w:rsidRDefault="000F6E78" w:rsidP="007B4295">
      <w:pPr>
        <w:spacing w:line="480" w:lineRule="auto"/>
        <w:rPr>
          <w:rFonts w:eastAsia="Times New Roman Bold" w:cs="Arial"/>
          <w:color w:val="141215"/>
          <w:u w:color="141215"/>
        </w:rPr>
      </w:pPr>
      <w:r w:rsidRPr="00C5320F">
        <w:rPr>
          <w:rFonts w:eastAsia="Times New Roman Bold" w:cs="Arial"/>
          <w:color w:val="141215"/>
          <w:u w:color="141215"/>
        </w:rPr>
        <w:lastRenderedPageBreak/>
        <w:t xml:space="preserve">The oldest known </w:t>
      </w:r>
      <w:r w:rsidRPr="008A5DA6">
        <w:rPr>
          <w:rFonts w:eastAsia="Times New Roman Bold" w:cs="Arial"/>
          <w:color w:val="141215"/>
          <w:u w:color="141215"/>
        </w:rPr>
        <w:t>contagious cancer</w:t>
      </w:r>
      <w:r w:rsidR="00EA1771">
        <w:rPr>
          <w:rFonts w:eastAsia="Times New Roman Bold" w:cs="Arial"/>
          <w:color w:val="141215"/>
          <w:u w:color="141215"/>
        </w:rPr>
        <w:t>, CTVT,</w:t>
      </w:r>
      <w:r w:rsidRPr="008A5DA6">
        <w:rPr>
          <w:rFonts w:eastAsia="Times New Roman Bold" w:cs="Arial"/>
          <w:color w:val="141215"/>
          <w:u w:color="141215"/>
        </w:rPr>
        <w:t xml:space="preserve"> is found in dogs, </w:t>
      </w:r>
      <w:r w:rsidR="00EA1771">
        <w:rPr>
          <w:rFonts w:eastAsia="Times New Roman Bold" w:cs="Arial"/>
          <w:color w:val="141215"/>
          <w:u w:color="141215"/>
        </w:rPr>
        <w:t xml:space="preserve">and is </w:t>
      </w:r>
      <w:r w:rsidR="007B586D">
        <w:rPr>
          <w:rFonts w:eastAsia="Times New Roman Bold" w:cs="Arial"/>
          <w:color w:val="141215"/>
          <w:u w:color="141215"/>
        </w:rPr>
        <w:t>thought to have arisen over 10,000 years ago in an ancient species of dog</w:t>
      </w:r>
      <w:r w:rsidR="00014EAB">
        <w:rPr>
          <w:rFonts w:eastAsia="Times New Roman Bold" w:cs="Arial"/>
          <w:color w:val="141215"/>
          <w:u w:color="141215"/>
        </w:rPr>
        <w:t xml:space="preserve"> or a wolf</w:t>
      </w:r>
      <w:r w:rsidR="007B586D">
        <w:rPr>
          <w:rFonts w:eastAsia="Times New Roman Bold" w:cs="Arial"/>
          <w:color w:val="141215"/>
          <w:u w:color="141215"/>
        </w:rPr>
        <w:t>, making CTVT the oldest continually passaged cell line</w:t>
      </w:r>
      <w:r w:rsidR="00F877E1">
        <w:rPr>
          <w:rFonts w:eastAsia="Times New Roman Bold" w:cs="Arial"/>
          <w:color w:val="141215"/>
          <w:u w:color="141215"/>
        </w:rPr>
        <w:t xml:space="preserve"> </w:t>
      </w:r>
      <w:r w:rsidR="00F877E1">
        <w:rPr>
          <w:rFonts w:eastAsia="Times New Roman Bold" w:cs="Arial"/>
          <w:color w:val="141215"/>
          <w:u w:color="141215"/>
        </w:rPr>
        <w:fldChar w:fldCharType="begin">
          <w:fldData xml:space="preserve">PEVuZE5vdGU+PENpdGU+PEF1dGhvcj5NdXJjaGlzb248L0F1dGhvcj48WWVhcj4yMDE0PC9ZZWFy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QzNy00MDwvcGFnZXM+PHZvbHVtZT4zNDM8L3ZvbHVtZT48bnVtYmVy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</w:fldData>
        </w:fldChar>
      </w:r>
      <w:r w:rsidR="007610B5">
        <w:rPr>
          <w:rFonts w:eastAsia="Times New Roman Bold" w:cs="Arial"/>
          <w:color w:val="141215"/>
          <w:u w:color="141215"/>
        </w:rPr>
        <w:instrText xml:space="preserve"> ADDIN EN.CITE </w:instrText>
      </w:r>
      <w:r w:rsidR="007610B5">
        <w:rPr>
          <w:rFonts w:eastAsia="Times New Roman Bold" w:cs="Arial"/>
          <w:color w:val="141215"/>
          <w:u w:color="141215"/>
        </w:rPr>
        <w:fldChar w:fldCharType="begin">
          <w:fldData xml:space="preserve">PEVuZE5vdGU+PENpdGU+PEF1dGhvcj5NdXJjaGlzb248L0F1dGhvcj48WWVhcj4yMDE0PC9ZZWFy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QzNy00MDwvcGFnZXM+PHZvbHVtZT4zNDM8L3ZvbHVtZT48bnVtYmVy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</w:fldData>
        </w:fldChar>
      </w:r>
      <w:r w:rsidR="007610B5">
        <w:rPr>
          <w:rFonts w:eastAsia="Times New Roman Bold" w:cs="Arial"/>
          <w:color w:val="141215"/>
          <w:u w:color="141215"/>
        </w:rPr>
        <w:instrText xml:space="preserve"> ADDIN EN.CITE.DATA </w:instrText>
      </w:r>
      <w:r w:rsidR="007610B5">
        <w:rPr>
          <w:rFonts w:eastAsia="Times New Roman Bold" w:cs="Arial"/>
          <w:color w:val="141215"/>
          <w:u w:color="141215"/>
        </w:rPr>
      </w:r>
      <w:r w:rsidR="007610B5">
        <w:rPr>
          <w:rFonts w:eastAsia="Times New Roman Bold" w:cs="Arial"/>
          <w:color w:val="141215"/>
          <w:u w:color="141215"/>
        </w:rPr>
        <w:fldChar w:fldCharType="end"/>
      </w:r>
      <w:r w:rsidR="00F877E1">
        <w:rPr>
          <w:rFonts w:eastAsia="Times New Roman Bold" w:cs="Arial"/>
          <w:color w:val="141215"/>
          <w:u w:color="141215"/>
        </w:rPr>
      </w:r>
      <w:r w:rsidR="00F877E1">
        <w:rPr>
          <w:rFonts w:eastAsia="Times New Roman Bold" w:cs="Arial"/>
          <w:color w:val="141215"/>
          <w:u w:color="141215"/>
        </w:rPr>
        <w:fldChar w:fldCharType="separate"/>
      </w:r>
      <w:r w:rsidR="007610B5" w:rsidRPr="007610B5">
        <w:rPr>
          <w:rFonts w:eastAsia="Times New Roman Bold" w:cs="Arial"/>
          <w:noProof/>
          <w:color w:val="141215"/>
          <w:u w:color="141215"/>
          <w:vertAlign w:val="superscript"/>
        </w:rPr>
        <w:t>(1, 10)</w:t>
      </w:r>
      <w:r w:rsidR="00F877E1">
        <w:rPr>
          <w:rFonts w:eastAsia="Times New Roman Bold" w:cs="Arial"/>
          <w:color w:val="141215"/>
          <w:u w:color="141215"/>
        </w:rPr>
        <w:fldChar w:fldCharType="end"/>
      </w:r>
      <w:r w:rsidR="007B586D">
        <w:rPr>
          <w:rFonts w:eastAsia="Times New Roman Bold" w:cs="Arial"/>
          <w:color w:val="141215"/>
          <w:u w:color="141215"/>
        </w:rPr>
        <w:t xml:space="preserve">. </w:t>
      </w:r>
      <w:r w:rsidR="00C01481">
        <w:rPr>
          <w:lang w:val="en-AU"/>
        </w:rPr>
        <w:t>T</w:t>
      </w:r>
      <w:r w:rsidR="007B586D">
        <w:rPr>
          <w:lang w:val="en-AU"/>
        </w:rPr>
        <w:t>he</w:t>
      </w:r>
      <w:r w:rsidR="007B586D" w:rsidRPr="008A5DA6">
        <w:rPr>
          <w:lang w:val="en-AU"/>
        </w:rPr>
        <w:t xml:space="preserve"> original transformed cell remains obscure but a histiocytic origin has been suggested </w:t>
      </w:r>
      <w:r w:rsidR="00790D98">
        <w:rPr>
          <w:lang w:val="en-AU"/>
        </w:rPr>
        <w:fldChar w:fldCharType="begin">
          <w:fldData xml:space="preserve">PEVuZE5vdGU+PENpdGU+PEF1dGhvcj5Nb3pvczwvQXV0aG9yPjxZZWFyPjE5OTY8L1llYXI+PFJl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</w:fldData>
        </w:fldChar>
      </w:r>
      <w:r w:rsidR="007610B5">
        <w:rPr>
          <w:lang w:val="en-AU"/>
        </w:rPr>
        <w:instrText xml:space="preserve"> ADDIN EN.CITE </w:instrText>
      </w:r>
      <w:r w:rsidR="007610B5">
        <w:rPr>
          <w:lang w:val="en-AU"/>
        </w:rPr>
        <w:fldChar w:fldCharType="begin">
          <w:fldData xml:space="preserve">PEVuZE5vdGU+PENpdGU+PEF1dGhvcj5Nb3pvczwvQXV0aG9yPjxZZWFyPjE5OTY8L1llYXI+PFJl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</w:fldData>
        </w:fldChar>
      </w:r>
      <w:r w:rsidR="007610B5">
        <w:rPr>
          <w:lang w:val="en-AU"/>
        </w:rPr>
        <w:instrText xml:space="preserve"> ADDIN EN.CITE.DATA </w:instrText>
      </w:r>
      <w:r w:rsidR="007610B5">
        <w:rPr>
          <w:lang w:val="en-AU"/>
        </w:rPr>
      </w:r>
      <w:r w:rsidR="007610B5">
        <w:rPr>
          <w:lang w:val="en-AU"/>
        </w:rPr>
        <w:fldChar w:fldCharType="end"/>
      </w:r>
      <w:r w:rsidR="00790D98">
        <w:rPr>
          <w:lang w:val="en-AU"/>
        </w:rPr>
      </w:r>
      <w:r w:rsidR="00790D98">
        <w:rPr>
          <w:lang w:val="en-AU"/>
        </w:rPr>
        <w:fldChar w:fldCharType="separate"/>
      </w:r>
      <w:r w:rsidR="007610B5" w:rsidRPr="007610B5">
        <w:rPr>
          <w:noProof/>
          <w:vertAlign w:val="superscript"/>
          <w:lang w:val="en-AU"/>
        </w:rPr>
        <w:t>(11, 12)</w:t>
      </w:r>
      <w:r w:rsidR="00790D98">
        <w:rPr>
          <w:lang w:val="en-AU"/>
        </w:rPr>
        <w:fldChar w:fldCharType="end"/>
      </w:r>
      <w:r w:rsidR="007B586D">
        <w:rPr>
          <w:lang w:val="en-AU"/>
        </w:rPr>
        <w:t xml:space="preserve">. </w:t>
      </w:r>
      <w:r w:rsidRPr="008A5DA6">
        <w:rPr>
          <w:rFonts w:eastAsia="Times New Roman Bold" w:cs="Arial"/>
          <w:color w:val="141215"/>
          <w:u w:color="141215"/>
        </w:rPr>
        <w:t xml:space="preserve">CTVT </w:t>
      </w:r>
      <w:r w:rsidR="0059147D" w:rsidRPr="008A5DA6">
        <w:rPr>
          <w:rFonts w:eastAsia="Times New Roman Bold" w:cs="Arial"/>
          <w:color w:val="141215"/>
          <w:u w:color="141215"/>
        </w:rPr>
        <w:t>cells are</w:t>
      </w:r>
      <w:r w:rsidRPr="008A5DA6">
        <w:rPr>
          <w:rFonts w:eastAsia="Times New Roman Bold" w:cs="Arial"/>
          <w:color w:val="141215"/>
          <w:u w:color="141215"/>
        </w:rPr>
        <w:t xml:space="preserve"> passed during coitus</w:t>
      </w:r>
      <w:r w:rsidR="00EA1771">
        <w:rPr>
          <w:rFonts w:eastAsia="Times New Roman Bold" w:cs="Arial"/>
          <w:color w:val="141215"/>
          <w:u w:color="141215"/>
        </w:rPr>
        <w:t>, sniffing or licking be</w:t>
      </w:r>
      <w:r w:rsidR="005C020A" w:rsidRPr="008A5DA6">
        <w:rPr>
          <w:rFonts w:eastAsia="Times New Roman Bold" w:cs="Arial"/>
          <w:color w:val="141215"/>
          <w:u w:color="141215"/>
        </w:rPr>
        <w:t>haviour</w:t>
      </w:r>
      <w:r w:rsidR="0059147D" w:rsidRPr="008A5DA6">
        <w:rPr>
          <w:rFonts w:eastAsia="Times New Roman Bold" w:cs="Arial"/>
          <w:color w:val="141215"/>
          <w:u w:color="141215"/>
        </w:rPr>
        <w:t xml:space="preserve"> and cause</w:t>
      </w:r>
      <w:r w:rsidRPr="008A5DA6">
        <w:rPr>
          <w:rFonts w:eastAsia="Times New Roman Bold" w:cs="Arial"/>
          <w:color w:val="141215"/>
          <w:u w:color="141215"/>
        </w:rPr>
        <w:t xml:space="preserve"> tumours </w:t>
      </w:r>
      <w:r w:rsidR="005C020A" w:rsidRPr="008A5DA6">
        <w:rPr>
          <w:rFonts w:eastAsia="Times New Roman Bold" w:cs="Arial"/>
          <w:color w:val="141215"/>
          <w:u w:color="141215"/>
        </w:rPr>
        <w:t xml:space="preserve">primarily </w:t>
      </w:r>
      <w:r w:rsidR="00EA1771">
        <w:rPr>
          <w:rFonts w:eastAsia="Times New Roman Bold" w:cs="Arial"/>
          <w:color w:val="141215"/>
          <w:u w:color="141215"/>
        </w:rPr>
        <w:t>around the genetalia, forming</w:t>
      </w:r>
      <w:r w:rsidR="00496108">
        <w:rPr>
          <w:lang w:val="en-AU"/>
        </w:rPr>
        <w:t xml:space="preserve"> firm nodules </w:t>
      </w:r>
      <w:r w:rsidR="00EA1771">
        <w:rPr>
          <w:lang w:val="en-AU"/>
        </w:rPr>
        <w:t>before becoming</w:t>
      </w:r>
      <w:r w:rsidR="008A5DA6" w:rsidRPr="008A5DA6">
        <w:rPr>
          <w:lang w:val="en-AU"/>
        </w:rPr>
        <w:t xml:space="preserve"> </w:t>
      </w:r>
      <w:r w:rsidR="00EA1771">
        <w:rPr>
          <w:lang w:val="en-AU"/>
        </w:rPr>
        <w:t>multilobed and</w:t>
      </w:r>
      <w:r w:rsidR="008A5DA6" w:rsidRPr="008A5DA6">
        <w:rPr>
          <w:lang w:val="en-AU"/>
        </w:rPr>
        <w:t xml:space="preserve"> up to 10 cm in diameter</w:t>
      </w:r>
      <w:r w:rsidR="00790D98">
        <w:rPr>
          <w:lang w:val="en-AU"/>
        </w:rPr>
        <w:t xml:space="preserve"> </w:t>
      </w:r>
      <w:r w:rsidR="00790D98">
        <w:rPr>
          <w:lang w:val="en-AU"/>
        </w:rPr>
        <w:fldChar w:fldCharType="begin"/>
      </w:r>
      <w:r w:rsidR="007610B5">
        <w:rPr>
          <w:lang w:val="en-AU"/>
        </w:rPr>
        <w:instrText xml:space="preserve"> ADDIN EN.CITE &lt;EndNote&gt;&lt;Cite&gt;&lt;Author&gt;Karlson&lt;/Author&gt;&lt;Year&gt;1952&lt;/Year&gt;&lt;RecNum&gt;995&lt;/RecNum&gt;&lt;DisplayText&gt;&lt;style face="superscript"&gt;(13)&lt;/style&gt;&lt;/DisplayText&gt;&lt;record&gt;&lt;rec-number&gt;995&lt;/rec-number&gt;&lt;foreign-keys&gt;&lt;key app="EN" db-id="2r0tafxs7waf2aedxxj5awe2avdw95szepws" timestamp="1389200861"&gt;995&lt;/key&gt;&lt;/foreign-keys&gt;&lt;ref-type name="Journal Article"&gt;17&lt;/ref-type&gt;&lt;contributors&gt;&lt;authors&gt;&lt;author&gt;Karlson, A. G.&lt;/author&gt;&lt;author&gt;Mann, F. C.&lt;/author&gt;&lt;/authors&gt;&lt;/contributors&gt;&lt;titles&gt;&lt;title&gt;The transmissible venereal tumor of dogs: observations on forty generations of experimental transfer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197-213&lt;/pages&gt;&lt;volume&gt;54&lt;/volume&gt;&lt;number&gt;6&lt;/number&gt;&lt;edition&gt;1952/07/10&lt;/edition&gt;&lt;keywords&gt;&lt;keyword&gt;*Neoplasms, Experimental&lt;/keyword&gt;&lt;keyword&gt;*DOGS/neoplasms&lt;/keyword&gt;&lt;keyword&gt;*NEOPLASMS/experimental&lt;/keyword&gt;&lt;/keywords&gt;&lt;dates&gt;&lt;year&gt;1952&lt;/year&gt;&lt;pub-dates&gt;&lt;date&gt;Jul 10&lt;/date&gt;&lt;/pub-dates&gt;&lt;/dates&gt;&lt;isbn&gt;0077-8923 (Print)&amp;#xD;0077-8923 (Linking)&lt;/isbn&gt;&lt;accession-num&gt;12977017&lt;/accession-num&gt;&lt;urls&gt;&lt;related-urls&gt;&lt;url&gt;http://www.ncbi.nlm.nih.gov/pubmed/12977017&lt;/url&gt;&lt;/related-urls&gt;&lt;/urls&gt;&lt;/record&gt;&lt;/Cite&gt;&lt;/EndNote&gt;</w:instrText>
      </w:r>
      <w:r w:rsidR="00790D98">
        <w:rPr>
          <w:lang w:val="en-AU"/>
        </w:rPr>
        <w:fldChar w:fldCharType="separate"/>
      </w:r>
      <w:r w:rsidR="007610B5" w:rsidRPr="007610B5">
        <w:rPr>
          <w:noProof/>
          <w:vertAlign w:val="superscript"/>
          <w:lang w:val="en-AU"/>
        </w:rPr>
        <w:t>(13)</w:t>
      </w:r>
      <w:r w:rsidR="00790D98">
        <w:rPr>
          <w:lang w:val="en-AU"/>
        </w:rPr>
        <w:fldChar w:fldCharType="end"/>
      </w:r>
      <w:r w:rsidR="00263081">
        <w:rPr>
          <w:lang w:val="en-AU"/>
        </w:rPr>
        <w:t xml:space="preserve"> (Figure 1)</w:t>
      </w:r>
      <w:r w:rsidR="008A5DA6" w:rsidRPr="008A5DA6">
        <w:rPr>
          <w:lang w:val="en-AU"/>
        </w:rPr>
        <w:t xml:space="preserve">. </w:t>
      </w:r>
      <w:r w:rsidRPr="008A5DA6">
        <w:rPr>
          <w:rFonts w:eastAsia="Times New Roman Bold" w:cs="Arial"/>
          <w:color w:val="141215"/>
          <w:u w:color="141215"/>
        </w:rPr>
        <w:t xml:space="preserve">CTVT has spread </w:t>
      </w:r>
      <w:r w:rsidR="006424A9" w:rsidRPr="008A5DA6">
        <w:rPr>
          <w:rFonts w:eastAsia="Times New Roman Bold" w:cs="Arial"/>
          <w:color w:val="141215"/>
          <w:u w:color="141215"/>
        </w:rPr>
        <w:t>to every continent and</w:t>
      </w:r>
      <w:r w:rsidR="007B586D">
        <w:rPr>
          <w:rFonts w:eastAsia="Times New Roman Bold" w:cs="Arial"/>
          <w:color w:val="141215"/>
          <w:u w:color="141215"/>
        </w:rPr>
        <w:t xml:space="preserve"> during its long evolution</w:t>
      </w:r>
      <w:r w:rsidR="006424A9" w:rsidRPr="008A5DA6">
        <w:rPr>
          <w:rFonts w:eastAsia="Times New Roman Bold" w:cs="Arial"/>
          <w:color w:val="141215"/>
          <w:u w:color="141215"/>
        </w:rPr>
        <w:t xml:space="preserve"> </w:t>
      </w:r>
      <w:r w:rsidR="007B586D">
        <w:rPr>
          <w:rFonts w:eastAsia="Times New Roman Bold" w:cs="Arial"/>
          <w:color w:val="141215"/>
          <w:u w:color="141215"/>
        </w:rPr>
        <w:t xml:space="preserve">has </w:t>
      </w:r>
      <w:r w:rsidR="006424A9" w:rsidRPr="008A5DA6">
        <w:rPr>
          <w:rFonts w:eastAsia="Times New Roman Bold" w:cs="Arial"/>
          <w:color w:val="141215"/>
          <w:u w:color="141215"/>
        </w:rPr>
        <w:t>diverged</w:t>
      </w:r>
      <w:r w:rsidRPr="008A5DA6">
        <w:rPr>
          <w:rFonts w:eastAsia="Times New Roman Bold" w:cs="Arial"/>
          <w:color w:val="141215"/>
          <w:u w:color="141215"/>
        </w:rPr>
        <w:t xml:space="preserve"> into unique </w:t>
      </w:r>
      <w:r w:rsidR="00A97FBD">
        <w:rPr>
          <w:rFonts w:eastAsia="Times New Roman Bold" w:cs="Arial"/>
          <w:color w:val="141215"/>
          <w:u w:color="141215"/>
        </w:rPr>
        <w:t xml:space="preserve">subtypes, </w:t>
      </w:r>
      <w:r w:rsidR="00086F3C">
        <w:rPr>
          <w:rFonts w:eastAsia="Times New Roman Bold" w:cs="Arial"/>
          <w:color w:val="141215"/>
          <w:u w:color="141215"/>
        </w:rPr>
        <w:t xml:space="preserve">although </w:t>
      </w:r>
      <w:r w:rsidR="007B586D">
        <w:rPr>
          <w:rFonts w:eastAsia="Times New Roman Bold" w:cs="Arial"/>
          <w:color w:val="141215"/>
          <w:u w:color="141215"/>
        </w:rPr>
        <w:t>any functional differences between these strains (such as growth rate or transmissibility)</w:t>
      </w:r>
      <w:r w:rsidR="0063702F">
        <w:rPr>
          <w:rFonts w:eastAsia="Times New Roman Bold" w:cs="Arial"/>
          <w:color w:val="141215"/>
          <w:u w:color="141215"/>
        </w:rPr>
        <w:t xml:space="preserve"> </w:t>
      </w:r>
      <w:r w:rsidR="0063702F">
        <w:rPr>
          <w:rFonts w:eastAsia="Times New Roman Bold" w:cs="Arial"/>
          <w:color w:val="141215"/>
          <w:u w:color="141215"/>
        </w:rPr>
        <w:lastRenderedPageBreak/>
        <w:t>are not known</w:t>
      </w:r>
      <w:r w:rsidRPr="008A5DA6">
        <w:rPr>
          <w:rFonts w:eastAsia="Times New Roman Bold" w:cs="Arial"/>
          <w:color w:val="141215"/>
          <w:u w:color="141215"/>
        </w:rPr>
        <w:t xml:space="preserve">. Interestingly, CTVT </w:t>
      </w:r>
      <w:r w:rsidR="00263081">
        <w:rPr>
          <w:rFonts w:eastAsia="Times New Roman Bold" w:cs="Arial"/>
          <w:color w:val="141215"/>
          <w:u w:color="141215"/>
        </w:rPr>
        <w:t xml:space="preserve">has repeatedly acquired </w:t>
      </w:r>
      <w:r w:rsidR="006424A9" w:rsidRPr="008A5DA6">
        <w:rPr>
          <w:rFonts w:eastAsia="Times New Roman Bold" w:cs="Arial"/>
          <w:color w:val="141215"/>
          <w:u w:color="141215"/>
        </w:rPr>
        <w:t xml:space="preserve">mitochondria from host cells, </w:t>
      </w:r>
      <w:r w:rsidRPr="008A5DA6">
        <w:rPr>
          <w:rFonts w:eastAsia="Times New Roman Bold" w:cs="Arial"/>
          <w:color w:val="141215"/>
          <w:u w:color="141215"/>
        </w:rPr>
        <w:t>perhaps allowing the tumour to maintain genome integrity throughout its evolution</w:t>
      </w:r>
      <w:r w:rsidR="00790D98">
        <w:rPr>
          <w:rFonts w:eastAsia="Times New Roman Bold" w:cs="Arial"/>
          <w:color w:val="141215"/>
          <w:u w:color="141215"/>
        </w:rPr>
        <w:t xml:space="preserve"> </w:t>
      </w:r>
      <w:r w:rsidR="00790D98">
        <w:rPr>
          <w:rFonts w:eastAsia="Times New Roman Bold" w:cs="Arial"/>
          <w:color w:val="141215"/>
          <w:u w:color="141215"/>
        </w:rPr>
        <w:fldChar w:fldCharType="begin">
          <w:fldData xml:space="preserve">PEVuZE5vdGU+PENpdGU+PEF1dGhvcj5TdHJha292YTwvQXV0aG9yPjxZZWFyPjIwMTY8L1llYXI+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</w:fldData>
        </w:fldChar>
      </w:r>
      <w:r w:rsidR="007610B5">
        <w:rPr>
          <w:rFonts w:eastAsia="Times New Roman Bold" w:cs="Arial"/>
          <w:color w:val="141215"/>
          <w:u w:color="141215"/>
        </w:rPr>
        <w:instrText xml:space="preserve"> ADDIN EN.CITE </w:instrText>
      </w:r>
      <w:r w:rsidR="007610B5">
        <w:rPr>
          <w:rFonts w:eastAsia="Times New Roman Bold" w:cs="Arial"/>
          <w:color w:val="141215"/>
          <w:u w:color="141215"/>
        </w:rPr>
        <w:fldChar w:fldCharType="begin">
          <w:fldData xml:space="preserve">PEVuZE5vdGU+PENpdGU+PEF1dGhvcj5TdHJha292YTwvQXV0aG9yPjxZZWFyPjIwMTY8L1llYXI+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</w:fldData>
        </w:fldChar>
      </w:r>
      <w:r w:rsidR="007610B5">
        <w:rPr>
          <w:rFonts w:eastAsia="Times New Roman Bold" w:cs="Arial"/>
          <w:color w:val="141215"/>
          <w:u w:color="141215"/>
        </w:rPr>
        <w:instrText xml:space="preserve"> ADDIN EN.CITE.DATA </w:instrText>
      </w:r>
      <w:r w:rsidR="007610B5">
        <w:rPr>
          <w:rFonts w:eastAsia="Times New Roman Bold" w:cs="Arial"/>
          <w:color w:val="141215"/>
          <w:u w:color="141215"/>
        </w:rPr>
      </w:r>
      <w:r w:rsidR="007610B5">
        <w:rPr>
          <w:rFonts w:eastAsia="Times New Roman Bold" w:cs="Arial"/>
          <w:color w:val="141215"/>
          <w:u w:color="141215"/>
        </w:rPr>
        <w:fldChar w:fldCharType="end"/>
      </w:r>
      <w:r w:rsidR="00790D98">
        <w:rPr>
          <w:rFonts w:eastAsia="Times New Roman Bold" w:cs="Arial"/>
          <w:color w:val="141215"/>
          <w:u w:color="141215"/>
        </w:rPr>
      </w:r>
      <w:r w:rsidR="00790D98">
        <w:rPr>
          <w:rFonts w:eastAsia="Times New Roman Bold" w:cs="Arial"/>
          <w:color w:val="141215"/>
          <w:u w:color="141215"/>
        </w:rPr>
        <w:fldChar w:fldCharType="separate"/>
      </w:r>
      <w:r w:rsidR="007610B5" w:rsidRPr="007610B5">
        <w:rPr>
          <w:rFonts w:eastAsia="Times New Roman Bold" w:cs="Arial"/>
          <w:noProof/>
          <w:color w:val="141215"/>
          <w:u w:color="141215"/>
          <w:vertAlign w:val="superscript"/>
        </w:rPr>
        <w:t>(14)</w:t>
      </w:r>
      <w:r w:rsidR="00790D98">
        <w:rPr>
          <w:rFonts w:eastAsia="Times New Roman Bold" w:cs="Arial"/>
          <w:color w:val="141215"/>
          <w:u w:color="141215"/>
        </w:rPr>
        <w:fldChar w:fldCharType="end"/>
      </w:r>
      <w:r w:rsidRPr="008A5DA6">
        <w:rPr>
          <w:rFonts w:eastAsia="Times New Roman Bold" w:cs="Arial"/>
          <w:color w:val="141215"/>
          <w:u w:color="141215"/>
        </w:rPr>
        <w:t xml:space="preserve">. </w:t>
      </w:r>
    </w:p>
    <w:p w14:paraId="319ACF8D" w14:textId="77777777" w:rsidR="001702E1" w:rsidRDefault="001702E1" w:rsidP="007B4295">
      <w:pPr>
        <w:spacing w:line="480" w:lineRule="auto"/>
        <w:rPr>
          <w:rFonts w:eastAsia="Times New Roman Bold" w:cs="Arial"/>
          <w:color w:val="141215"/>
          <w:u w:color="141215"/>
        </w:rPr>
      </w:pPr>
    </w:p>
    <w:p w14:paraId="59CFEB28" w14:textId="6A114862" w:rsidR="006B759D" w:rsidRDefault="001702E1" w:rsidP="007B4295">
      <w:pPr>
        <w:spacing w:line="480" w:lineRule="auto"/>
        <w:rPr>
          <w:rFonts w:eastAsia="Times New Roman Bold" w:cs="Arial"/>
          <w:color w:val="141215"/>
          <w:u w:color="141215"/>
        </w:rPr>
      </w:pPr>
      <w:r>
        <w:rPr>
          <w:rFonts w:eastAsia="Times New Roman Bold" w:cs="Arial"/>
          <w:color w:val="141215"/>
          <w:u w:color="141215"/>
        </w:rPr>
        <w:t>CTVT is generally not fatal to host dogs and a tumour specific immune</w:t>
      </w:r>
      <w:r w:rsidR="00C01481">
        <w:rPr>
          <w:rFonts w:eastAsia="Times New Roman Bold" w:cs="Arial"/>
          <w:color w:val="141215"/>
          <w:u w:color="141215"/>
        </w:rPr>
        <w:t xml:space="preserve"> causes regression of the tumour and </w:t>
      </w:r>
      <w:r>
        <w:rPr>
          <w:rFonts w:eastAsia="Times New Roman Bold" w:cs="Arial"/>
          <w:color w:val="141215"/>
          <w:u w:color="141215"/>
        </w:rPr>
        <w:t>protective immunological memory</w:t>
      </w:r>
      <w:r w:rsidR="00790D98">
        <w:rPr>
          <w:rFonts w:eastAsia="Times New Roman Bold" w:cs="Arial"/>
          <w:color w:val="141215"/>
          <w:u w:color="141215"/>
        </w:rPr>
        <w:t xml:space="preserve"> </w:t>
      </w:r>
      <w:r w:rsidR="00790D98">
        <w:rPr>
          <w:rFonts w:eastAsia="Times New Roman Bold" w:cs="Arial"/>
          <w:color w:val="141215"/>
          <w:u w:color="141215"/>
        </w:rPr>
        <w:fldChar w:fldCharType="begin"/>
      </w:r>
      <w:r w:rsidR="007610B5">
        <w:rPr>
          <w:rFonts w:eastAsia="Times New Roman Bold" w:cs="Arial"/>
          <w:color w:val="141215"/>
          <w:u w:color="141215"/>
        </w:rPr>
        <w:instrText xml:space="preserve"> ADDIN EN.CITE &lt;EndNote&gt;&lt;Cite&gt;&lt;Author&gt;Mizuno&lt;/Author&gt;&lt;Year&gt;1989&lt;/Year&gt;&lt;RecNum&gt;1026&lt;/RecNum&gt;&lt;DisplayText&gt;&lt;style face="superscript"&gt;(15)&lt;/style&gt;&lt;/DisplayText&gt;&lt;record&gt;&lt;rec-number&gt;1026&lt;/rec-number&gt;&lt;foreign-keys&gt;&lt;key app="EN" db-id="2r0tafxs7waf2aedxxj5awe2avdw95szepws" timestamp="1389614984"&gt;1026&lt;/key&gt;&lt;/foreign-keys&gt;&lt;ref-type name="Journal Article"&gt;17&lt;/ref-type&gt;&lt;contributors&gt;&lt;authors&gt;&lt;author&gt;Mizuno, S.&lt;/author&gt;&lt;author&gt;Fujinaga, T.&lt;/author&gt;&lt;author&gt;Tajima, M.&lt;/author&gt;&lt;author&gt;Otomo, K.&lt;/author&gt;&lt;author&gt;Koike, T.&lt;/author&gt;&lt;/authors&gt;&lt;/contributors&gt;&lt;titles&gt;&lt;title&gt;Role of lymphocytes in dogs experimentally re-challenged with canine transmissible sarcoma&lt;/title&gt;&lt;secondary-title&gt;Nihon Juigaku Zasshi&lt;/secondary-title&gt;&lt;alt-title&gt;Nihon juigaku zasshi. The Japanese journal of veterinary science&lt;/alt-title&gt;&lt;/titles&gt;&lt;periodical&gt;&lt;full-title&gt;Nihon Juigaku Zasshi&lt;/full-title&gt;&lt;abbr-1&gt;Nihon juigaku zasshi. The Japanese journal of veterinary science&lt;/abbr-1&gt;&lt;/periodical&gt;&lt;alt-periodical&gt;&lt;full-title&gt;Nihon Juigaku Zasshi&lt;/full-title&gt;&lt;abbr-1&gt;Nihon juigaku zasshi. The Japanese journal of veterinary science&lt;/abbr-1&gt;&lt;/alt-periodical&gt;&lt;pages&gt;86-95&lt;/pages&gt;&lt;volume&gt;51&lt;/volume&gt;&lt;number&gt;1&lt;/number&gt;&lt;edition&gt;1989/02/01&lt;/edition&gt;&lt;keywords&gt;&lt;keyword&gt;Animals&lt;/keyword&gt;&lt;keyword&gt;Dog Diseases/*blood/pathology/transmission&lt;/keyword&gt;&lt;keyword&gt;Dogs&lt;/keyword&gt;&lt;keyword&gt;Lymphocytes/*physiology&lt;/keyword&gt;&lt;keyword&gt;Sarcoma, Experimental/blood/pathology/transmission/*veterinary&lt;/keyword&gt;&lt;keyword&gt;Venereal Tumors, Veterinary/*blood/pathology/transmission&lt;/keyword&gt;&lt;/keywords&gt;&lt;dates&gt;&lt;year&gt;1989&lt;/year&gt;&lt;pub-dates&gt;&lt;date&gt;Feb&lt;/date&gt;&lt;/pub-dates&gt;&lt;/dates&gt;&lt;isbn&gt;0021-5295 (Print)&amp;#xD;0021-5295 (Linking)&lt;/isbn&gt;&lt;accession-num&gt;2927041&lt;/accession-num&gt;&lt;urls&gt;&lt;related-urls&gt;&lt;url&gt;http://www.ncbi.nlm.nih.gov/pubmed/2927041&lt;/url&gt;&lt;/related-urls&gt;&lt;/urls&gt;&lt;/record&gt;&lt;/Cite&gt;&lt;/EndNote&gt;</w:instrText>
      </w:r>
      <w:r w:rsidR="00790D98">
        <w:rPr>
          <w:rFonts w:eastAsia="Times New Roman Bold" w:cs="Arial"/>
          <w:color w:val="141215"/>
          <w:u w:color="141215"/>
        </w:rPr>
        <w:fldChar w:fldCharType="separate"/>
      </w:r>
      <w:r w:rsidR="007610B5" w:rsidRPr="007610B5">
        <w:rPr>
          <w:rFonts w:eastAsia="Times New Roman Bold" w:cs="Arial"/>
          <w:noProof/>
          <w:color w:val="141215"/>
          <w:u w:color="141215"/>
          <w:vertAlign w:val="superscript"/>
        </w:rPr>
        <w:t>(15)</w:t>
      </w:r>
      <w:r w:rsidR="00790D98">
        <w:rPr>
          <w:rFonts w:eastAsia="Times New Roman Bold" w:cs="Arial"/>
          <w:color w:val="141215"/>
          <w:u w:color="141215"/>
        </w:rPr>
        <w:fldChar w:fldCharType="end"/>
      </w:r>
      <w:r>
        <w:rPr>
          <w:rFonts w:eastAsia="Times New Roman Bold" w:cs="Arial"/>
          <w:color w:val="141215"/>
          <w:u w:color="141215"/>
        </w:rPr>
        <w:t xml:space="preserve">. </w:t>
      </w:r>
      <w:r w:rsidR="00BC3A19">
        <w:rPr>
          <w:rFonts w:eastAsia="Times New Roman Bold" w:cs="Arial"/>
          <w:color w:val="141215"/>
          <w:u w:color="141215"/>
        </w:rPr>
        <w:t>In an experimental setting</w:t>
      </w:r>
      <w:r w:rsidR="00002E8A">
        <w:rPr>
          <w:rFonts w:eastAsia="Times New Roman Bold" w:cs="Arial"/>
          <w:color w:val="141215"/>
          <w:u w:color="141215"/>
        </w:rPr>
        <w:t xml:space="preserve"> CTVT </w:t>
      </w:r>
      <w:r w:rsidR="00BC3A19">
        <w:rPr>
          <w:rFonts w:eastAsia="Times New Roman Bold" w:cs="Arial"/>
          <w:color w:val="141215"/>
          <w:u w:color="141215"/>
        </w:rPr>
        <w:t xml:space="preserve">progresses through predictable stages. Once </w:t>
      </w:r>
      <w:r w:rsidR="00002E8A">
        <w:rPr>
          <w:rFonts w:eastAsia="Times New Roman Bold" w:cs="Arial"/>
          <w:color w:val="141215"/>
          <w:u w:color="141215"/>
        </w:rPr>
        <w:t>cells are transferred to a new host</w:t>
      </w:r>
      <w:r w:rsidR="00790D98">
        <w:rPr>
          <w:rFonts w:eastAsia="Times New Roman Bold" w:cs="Arial"/>
          <w:color w:val="141215"/>
          <w:u w:color="141215"/>
        </w:rPr>
        <w:t>,</w:t>
      </w:r>
      <w:r w:rsidR="00002E8A">
        <w:rPr>
          <w:rFonts w:eastAsia="Times New Roman Bold" w:cs="Arial"/>
          <w:color w:val="141215"/>
          <w:u w:color="141215"/>
        </w:rPr>
        <w:t xml:space="preserve"> a tumour forms</w:t>
      </w:r>
      <w:r w:rsidR="00790D98">
        <w:rPr>
          <w:rFonts w:eastAsia="Times New Roman Bold" w:cs="Arial"/>
          <w:color w:val="141215"/>
          <w:u w:color="141215"/>
        </w:rPr>
        <w:t xml:space="preserve"> during a growth phase, </w:t>
      </w:r>
      <w:r w:rsidR="00C01481">
        <w:rPr>
          <w:rFonts w:eastAsia="Times New Roman Bold" w:cs="Arial"/>
          <w:color w:val="141215"/>
          <w:u w:color="141215"/>
        </w:rPr>
        <w:t>followed b</w:t>
      </w:r>
      <w:r w:rsidR="00002E8A">
        <w:rPr>
          <w:rFonts w:eastAsia="Times New Roman Bold" w:cs="Arial"/>
          <w:color w:val="141215"/>
          <w:u w:color="141215"/>
        </w:rPr>
        <w:t>y</w:t>
      </w:r>
      <w:r w:rsidR="00216C2D">
        <w:rPr>
          <w:rFonts w:eastAsia="Times New Roman Bold" w:cs="Arial"/>
          <w:color w:val="141215"/>
          <w:u w:color="141215"/>
        </w:rPr>
        <w:t xml:space="preserve"> </w:t>
      </w:r>
      <w:r w:rsidR="00002E8A">
        <w:rPr>
          <w:rFonts w:eastAsia="Times New Roman Bold" w:cs="Arial"/>
          <w:color w:val="141215"/>
          <w:u w:color="141215"/>
        </w:rPr>
        <w:t>a statio</w:t>
      </w:r>
      <w:r w:rsidR="00216C2D">
        <w:rPr>
          <w:rFonts w:eastAsia="Times New Roman Bold" w:cs="Arial"/>
          <w:color w:val="141215"/>
          <w:u w:color="141215"/>
        </w:rPr>
        <w:t>nary pha</w:t>
      </w:r>
      <w:r w:rsidR="00C01481">
        <w:rPr>
          <w:rFonts w:eastAsia="Times New Roman Bold" w:cs="Arial"/>
          <w:color w:val="141215"/>
          <w:u w:color="141215"/>
        </w:rPr>
        <w:t>se</w:t>
      </w:r>
      <w:r w:rsidR="00002E8A">
        <w:rPr>
          <w:rFonts w:eastAsia="Times New Roman Bold" w:cs="Arial"/>
          <w:color w:val="141215"/>
          <w:u w:color="141215"/>
        </w:rPr>
        <w:t xml:space="preserve"> where growth stabilizes</w:t>
      </w:r>
      <w:r w:rsidR="00C01481">
        <w:rPr>
          <w:rFonts w:eastAsia="Times New Roman Bold" w:cs="Arial"/>
          <w:color w:val="141215"/>
          <w:u w:color="141215"/>
        </w:rPr>
        <w:t xml:space="preserve"> before</w:t>
      </w:r>
      <w:r w:rsidR="00002E8A">
        <w:rPr>
          <w:rFonts w:eastAsia="Times New Roman Bold" w:cs="Arial"/>
          <w:color w:val="141215"/>
          <w:u w:color="141215"/>
        </w:rPr>
        <w:t xml:space="preserve"> regression</w:t>
      </w:r>
      <w:r w:rsidR="00216C2D">
        <w:rPr>
          <w:rFonts w:eastAsia="Times New Roman Bold" w:cs="Arial"/>
          <w:color w:val="141215"/>
          <w:u w:color="141215"/>
        </w:rPr>
        <w:t xml:space="preserve"> of the tumour</w:t>
      </w:r>
      <w:r w:rsidR="00790D98">
        <w:rPr>
          <w:rFonts w:eastAsia="Times New Roman Bold" w:cs="Arial"/>
          <w:color w:val="141215"/>
          <w:u w:color="141215"/>
        </w:rPr>
        <w:t xml:space="preserve"> </w:t>
      </w:r>
      <w:r w:rsidR="00790D98">
        <w:rPr>
          <w:rFonts w:eastAsia="Times New Roman Bold" w:cs="Arial"/>
          <w:color w:val="141215"/>
          <w:u w:color="141215"/>
        </w:rPr>
        <w:fldChar w:fldCharType="begin">
          <w:fldData xml:space="preserve">PEVuZE5vdGU+PENpdGU+PEF1dGhvcj5UcmFpbDwvQXV0aG9yPjxZZWFyPjE5ODU8L1llYXI+PFJl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</w:fldData>
        </w:fldChar>
      </w:r>
      <w:r w:rsidR="007610B5">
        <w:rPr>
          <w:rFonts w:eastAsia="Times New Roman Bold" w:cs="Arial"/>
          <w:color w:val="141215"/>
          <w:u w:color="141215"/>
        </w:rPr>
        <w:instrText xml:space="preserve"> ADDIN EN.CITE </w:instrText>
      </w:r>
      <w:r w:rsidR="007610B5">
        <w:rPr>
          <w:rFonts w:eastAsia="Times New Roman Bold" w:cs="Arial"/>
          <w:color w:val="141215"/>
          <w:u w:color="141215"/>
        </w:rPr>
        <w:fldChar w:fldCharType="begin">
          <w:fldData xml:space="preserve">PEVuZE5vdGU+PENpdGU+PEF1dGhvcj5UcmFpbDwvQXV0aG9yPjxZZWFyPjE5ODU8L1llYXI+PFJl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</w:fldData>
        </w:fldChar>
      </w:r>
      <w:r w:rsidR="007610B5">
        <w:rPr>
          <w:rFonts w:eastAsia="Times New Roman Bold" w:cs="Arial"/>
          <w:color w:val="141215"/>
          <w:u w:color="141215"/>
        </w:rPr>
        <w:instrText xml:space="preserve"> ADDIN EN.CITE.DATA </w:instrText>
      </w:r>
      <w:r w:rsidR="007610B5">
        <w:rPr>
          <w:rFonts w:eastAsia="Times New Roman Bold" w:cs="Arial"/>
          <w:color w:val="141215"/>
          <w:u w:color="141215"/>
        </w:rPr>
      </w:r>
      <w:r w:rsidR="007610B5">
        <w:rPr>
          <w:rFonts w:eastAsia="Times New Roman Bold" w:cs="Arial"/>
          <w:color w:val="141215"/>
          <w:u w:color="141215"/>
        </w:rPr>
        <w:fldChar w:fldCharType="end"/>
      </w:r>
      <w:r w:rsidR="00790D98">
        <w:rPr>
          <w:rFonts w:eastAsia="Times New Roman Bold" w:cs="Arial"/>
          <w:color w:val="141215"/>
          <w:u w:color="141215"/>
        </w:rPr>
      </w:r>
      <w:r w:rsidR="00790D98">
        <w:rPr>
          <w:rFonts w:eastAsia="Times New Roman Bold" w:cs="Arial"/>
          <w:color w:val="141215"/>
          <w:u w:color="141215"/>
        </w:rPr>
        <w:fldChar w:fldCharType="separate"/>
      </w:r>
      <w:r w:rsidR="007610B5" w:rsidRPr="007610B5">
        <w:rPr>
          <w:rFonts w:eastAsia="Times New Roman Bold" w:cs="Arial"/>
          <w:noProof/>
          <w:color w:val="141215"/>
          <w:u w:color="141215"/>
          <w:vertAlign w:val="superscript"/>
        </w:rPr>
        <w:t>(16, 17)</w:t>
      </w:r>
      <w:r w:rsidR="00790D98">
        <w:rPr>
          <w:rFonts w:eastAsia="Times New Roman Bold" w:cs="Arial"/>
          <w:color w:val="141215"/>
          <w:u w:color="141215"/>
        </w:rPr>
        <w:fldChar w:fldCharType="end"/>
      </w:r>
      <w:r w:rsidR="00002E8A">
        <w:rPr>
          <w:rFonts w:eastAsia="Times New Roman Bold" w:cs="Arial"/>
          <w:color w:val="141215"/>
          <w:u w:color="141215"/>
        </w:rPr>
        <w:t xml:space="preserve">. </w:t>
      </w:r>
      <w:r w:rsidR="00C01481">
        <w:rPr>
          <w:rFonts w:eastAsia="Times New Roman Bold" w:cs="Arial"/>
          <w:color w:val="141215"/>
          <w:u w:color="141215"/>
        </w:rPr>
        <w:t>In outbred dogs where CTVT circulates t</w:t>
      </w:r>
      <w:r w:rsidR="00002E8A">
        <w:rPr>
          <w:rFonts w:eastAsia="Times New Roman Bold" w:cs="Arial"/>
          <w:color w:val="141215"/>
          <w:u w:color="141215"/>
        </w:rPr>
        <w:t xml:space="preserve">he length of these phases appears to be </w:t>
      </w:r>
      <w:r w:rsidR="00216C2D">
        <w:rPr>
          <w:rFonts w:eastAsia="Times New Roman Bold" w:cs="Arial"/>
          <w:color w:val="141215"/>
          <w:u w:color="141215"/>
        </w:rPr>
        <w:lastRenderedPageBreak/>
        <w:t xml:space="preserve">highly </w:t>
      </w:r>
      <w:r w:rsidR="00002E8A">
        <w:rPr>
          <w:rFonts w:eastAsia="Times New Roman Bold" w:cs="Arial"/>
          <w:color w:val="141215"/>
          <w:u w:color="141215"/>
        </w:rPr>
        <w:t>variable</w:t>
      </w:r>
      <w:r w:rsidR="00C01481">
        <w:rPr>
          <w:rFonts w:eastAsia="Times New Roman Bold" w:cs="Arial"/>
          <w:color w:val="141215"/>
          <w:u w:color="141215"/>
        </w:rPr>
        <w:t xml:space="preserve"> and the stationary phase may not always be followed by complete regression</w:t>
      </w:r>
      <w:r w:rsidR="00263081">
        <w:rPr>
          <w:rFonts w:eastAsia="Times New Roman Bold" w:cs="Arial"/>
          <w:color w:val="141215"/>
          <w:u w:color="141215"/>
        </w:rPr>
        <w:t xml:space="preserve"> </w:t>
      </w:r>
      <w:r w:rsidR="00263081">
        <w:rPr>
          <w:rFonts w:eastAsia="Times New Roman Bold" w:cs="Arial"/>
          <w:color w:val="141215"/>
          <w:u w:color="141215"/>
        </w:rPr>
        <w:fldChar w:fldCharType="begin">
          <w:fldData xml:space="preserve">PEVuZE5vdGU+PENpdGU+PEF1dGhvcj5FcHN0ZWluPC9BdXRob3I+PFllYXI+MTk3NDwvWWVhcj48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</w:fldData>
        </w:fldChar>
      </w:r>
      <w:r w:rsidR="00263081">
        <w:rPr>
          <w:rFonts w:eastAsia="Times New Roman Bold" w:cs="Arial"/>
          <w:color w:val="141215"/>
          <w:u w:color="141215"/>
        </w:rPr>
        <w:instrText xml:space="preserve"> ADDIN EN.CITE </w:instrText>
      </w:r>
      <w:r w:rsidR="00263081">
        <w:rPr>
          <w:rFonts w:eastAsia="Times New Roman Bold" w:cs="Arial"/>
          <w:color w:val="141215"/>
          <w:u w:color="141215"/>
        </w:rPr>
        <w:fldChar w:fldCharType="begin">
          <w:fldData xml:space="preserve">PEVuZE5vdGU+PENpdGU+PEF1dGhvcj5FcHN0ZWluPC9BdXRob3I+PFllYXI+MTk3NDwvWWVhcj48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</w:fldData>
        </w:fldChar>
      </w:r>
      <w:r w:rsidR="00263081">
        <w:rPr>
          <w:rFonts w:eastAsia="Times New Roman Bold" w:cs="Arial"/>
          <w:color w:val="141215"/>
          <w:u w:color="141215"/>
        </w:rPr>
        <w:instrText xml:space="preserve"> ADDIN EN.CITE.DATA </w:instrText>
      </w:r>
      <w:r w:rsidR="00263081">
        <w:rPr>
          <w:rFonts w:eastAsia="Times New Roman Bold" w:cs="Arial"/>
          <w:color w:val="141215"/>
          <w:u w:color="141215"/>
        </w:rPr>
      </w:r>
      <w:r w:rsidR="00263081">
        <w:rPr>
          <w:rFonts w:eastAsia="Times New Roman Bold" w:cs="Arial"/>
          <w:color w:val="141215"/>
          <w:u w:color="141215"/>
        </w:rPr>
        <w:fldChar w:fldCharType="end"/>
      </w:r>
      <w:r w:rsidR="00263081">
        <w:rPr>
          <w:rFonts w:eastAsia="Times New Roman Bold" w:cs="Arial"/>
          <w:color w:val="141215"/>
          <w:u w:color="141215"/>
        </w:rPr>
      </w:r>
      <w:r w:rsidR="00263081">
        <w:rPr>
          <w:rFonts w:eastAsia="Times New Roman Bold" w:cs="Arial"/>
          <w:color w:val="141215"/>
          <w:u w:color="141215"/>
        </w:rPr>
        <w:fldChar w:fldCharType="separate"/>
      </w:r>
      <w:r w:rsidR="00263081" w:rsidRPr="00263081">
        <w:rPr>
          <w:rFonts w:eastAsia="Times New Roman Bold" w:cs="Arial"/>
          <w:noProof/>
          <w:color w:val="141215"/>
          <w:u w:color="141215"/>
          <w:vertAlign w:val="superscript"/>
        </w:rPr>
        <w:t>(18, 19)</w:t>
      </w:r>
      <w:r w:rsidR="00263081">
        <w:rPr>
          <w:rFonts w:eastAsia="Times New Roman Bold" w:cs="Arial"/>
          <w:color w:val="141215"/>
          <w:u w:color="141215"/>
        </w:rPr>
        <w:fldChar w:fldCharType="end"/>
      </w:r>
      <w:r w:rsidR="00B5376B" w:rsidRPr="008A5DA6">
        <w:rPr>
          <w:rFonts w:eastAsia="Times New Roman Bold" w:cs="Arial"/>
          <w:color w:val="141215"/>
          <w:u w:color="141215"/>
        </w:rPr>
        <w:t>.</w:t>
      </w:r>
      <w:r w:rsidR="0059147D" w:rsidRPr="008A5DA6">
        <w:rPr>
          <w:rFonts w:eastAsia="Times New Roman Bold" w:cs="Arial"/>
          <w:color w:val="141215"/>
          <w:u w:color="141215"/>
        </w:rPr>
        <w:t xml:space="preserve"> </w:t>
      </w:r>
      <w:r w:rsidR="008A5DA6" w:rsidRPr="008A5DA6">
        <w:rPr>
          <w:rFonts w:eastAsia="Times New Roman Bold" w:cs="Arial"/>
          <w:color w:val="141215"/>
          <w:u w:color="141215"/>
        </w:rPr>
        <w:t xml:space="preserve">Thus, </w:t>
      </w:r>
      <w:r w:rsidR="00C01612" w:rsidRPr="008A5DA6">
        <w:rPr>
          <w:rFonts w:eastAsia="Times New Roman Bold" w:cs="Arial"/>
          <w:color w:val="141215"/>
          <w:u w:color="141215"/>
        </w:rPr>
        <w:t xml:space="preserve">CTVT can </w:t>
      </w:r>
      <w:r w:rsidR="008A5DA6" w:rsidRPr="008A5DA6">
        <w:rPr>
          <w:rFonts w:eastAsia="Times New Roman Bold" w:cs="Arial"/>
          <w:color w:val="141215"/>
          <w:u w:color="141215"/>
        </w:rPr>
        <w:t xml:space="preserve">also </w:t>
      </w:r>
      <w:r w:rsidR="00C01612" w:rsidRPr="008A5DA6">
        <w:rPr>
          <w:rFonts w:eastAsia="Times New Roman Bold" w:cs="Arial"/>
          <w:color w:val="141215"/>
          <w:u w:color="141215"/>
        </w:rPr>
        <w:t xml:space="preserve">exist as a stationary tumour in dogs, </w:t>
      </w:r>
      <w:r w:rsidR="006424A9" w:rsidRPr="008A5DA6">
        <w:rPr>
          <w:rFonts w:eastAsia="Times New Roman Bold" w:cs="Arial"/>
          <w:color w:val="141215"/>
          <w:u w:color="141215"/>
        </w:rPr>
        <w:t xml:space="preserve">providing </w:t>
      </w:r>
      <w:r w:rsidR="00C01481">
        <w:rPr>
          <w:rFonts w:eastAsia="Times New Roman Bold" w:cs="Arial"/>
          <w:color w:val="141215"/>
          <w:u w:color="141215"/>
        </w:rPr>
        <w:t>additional opportunities</w:t>
      </w:r>
      <w:r w:rsidR="006424A9" w:rsidRPr="008A5DA6">
        <w:rPr>
          <w:rFonts w:eastAsia="Times New Roman Bold" w:cs="Arial"/>
          <w:color w:val="141215"/>
          <w:u w:color="141215"/>
        </w:rPr>
        <w:t xml:space="preserve"> for the tumour cells</w:t>
      </w:r>
      <w:r w:rsidR="00C01612" w:rsidRPr="008A5DA6">
        <w:rPr>
          <w:rFonts w:eastAsia="Times New Roman Bold" w:cs="Arial"/>
          <w:color w:val="141215"/>
          <w:u w:color="141215"/>
        </w:rPr>
        <w:t xml:space="preserve"> to be passed to </w:t>
      </w:r>
      <w:r w:rsidR="00BC3A19">
        <w:rPr>
          <w:rFonts w:eastAsia="Times New Roman Bold" w:cs="Arial"/>
          <w:color w:val="141215"/>
          <w:u w:color="141215"/>
        </w:rPr>
        <w:t>a new host.</w:t>
      </w:r>
    </w:p>
    <w:p w14:paraId="1A542010" w14:textId="77777777" w:rsidR="006B759D" w:rsidRDefault="006B759D" w:rsidP="007B4295">
      <w:pPr>
        <w:spacing w:line="480" w:lineRule="auto"/>
        <w:rPr>
          <w:rFonts w:eastAsia="Times New Roman Bold" w:cs="Arial"/>
          <w:color w:val="141215"/>
          <w:u w:color="141215"/>
        </w:rPr>
      </w:pPr>
    </w:p>
    <w:p w14:paraId="62ADF087" w14:textId="5233171E" w:rsidR="00DA174C" w:rsidRPr="002130B8" w:rsidRDefault="00DA174C" w:rsidP="007B4295">
      <w:pPr>
        <w:spacing w:line="480" w:lineRule="auto"/>
        <w:rPr>
          <w:rFonts w:eastAsia="Times New Roman Bold" w:cs="Arial"/>
          <w:i/>
          <w:color w:val="141215"/>
          <w:u w:color="141215"/>
        </w:rPr>
      </w:pPr>
      <w:r w:rsidRPr="00DA174C">
        <w:rPr>
          <w:rFonts w:eastAsia="Times New Roman Bold" w:cs="Arial"/>
          <w:i/>
          <w:color w:val="141215"/>
          <w:u w:color="141215"/>
        </w:rPr>
        <w:t>Devil Facial Tumours</w:t>
      </w:r>
      <w:r w:rsidR="002130B8">
        <w:rPr>
          <w:rFonts w:eastAsia="Times New Roman Bold" w:cs="Arial"/>
          <w:i/>
          <w:color w:val="141215"/>
          <w:u w:color="141215"/>
        </w:rPr>
        <w:t xml:space="preserve"> (DFT1 and DFT2)</w:t>
      </w:r>
    </w:p>
    <w:p w14:paraId="7EEBF37D" w14:textId="406FCC05" w:rsidR="000F6E78" w:rsidRDefault="00107970" w:rsidP="007B4295">
      <w:pPr>
        <w:spacing w:line="480" w:lineRule="auto"/>
        <w:rPr>
          <w:rFonts w:eastAsia="Times New Roman Bold" w:cs="Arial"/>
          <w:color w:val="141215"/>
          <w:u w:color="141215"/>
        </w:rPr>
      </w:pPr>
      <w:r>
        <w:rPr>
          <w:rFonts w:eastAsia="Times New Roman Bold" w:cs="Arial"/>
          <w:color w:val="141215"/>
          <w:u w:color="141215"/>
        </w:rPr>
        <w:t>T</w:t>
      </w:r>
      <w:r w:rsidR="00A55D6F" w:rsidRPr="00C5320F">
        <w:rPr>
          <w:rFonts w:eastAsia="Times New Roman Bold" w:cs="Arial"/>
          <w:color w:val="141215"/>
          <w:u w:color="141215"/>
        </w:rPr>
        <w:t xml:space="preserve">he Tasmanian devil is the only vertebrate species in which two genetically distinct </w:t>
      </w:r>
      <w:r>
        <w:rPr>
          <w:rFonts w:eastAsia="Times New Roman Bold" w:cs="Arial"/>
          <w:color w:val="141215"/>
          <w:u w:color="141215"/>
        </w:rPr>
        <w:t>contagious cancers have arisen</w:t>
      </w:r>
      <w:r w:rsidR="00263081">
        <w:rPr>
          <w:rFonts w:eastAsia="Times New Roman Bold" w:cs="Arial"/>
          <w:color w:val="141215"/>
          <w:u w:color="141215"/>
        </w:rPr>
        <w:t>, DFT1 and DFT2</w:t>
      </w:r>
      <w:r>
        <w:rPr>
          <w:rFonts w:eastAsia="Times New Roman Bold" w:cs="Arial"/>
          <w:color w:val="141215"/>
          <w:u w:color="141215"/>
        </w:rPr>
        <w:t xml:space="preserve">. </w:t>
      </w:r>
      <w:r w:rsidR="00C01612" w:rsidRPr="008A5DA6">
        <w:rPr>
          <w:rFonts w:eastAsia="Times New Roman Bold" w:cs="Arial"/>
          <w:color w:val="141215"/>
          <w:u w:color="141215"/>
        </w:rPr>
        <w:t>DFT1 was first identified in 1996</w:t>
      </w:r>
      <w:r>
        <w:rPr>
          <w:rFonts w:eastAsia="Times New Roman Bold" w:cs="Arial"/>
          <w:color w:val="141215"/>
          <w:u w:color="141215"/>
        </w:rPr>
        <w:t>, in the north east corner of the island of Tasmania</w:t>
      </w:r>
      <w:r w:rsidR="00C01612" w:rsidRPr="008A5DA6">
        <w:rPr>
          <w:rFonts w:eastAsia="Times New Roman Bold" w:cs="Arial"/>
          <w:color w:val="141215"/>
          <w:u w:color="141215"/>
        </w:rPr>
        <w:t xml:space="preserve"> and has now spread across most of </w:t>
      </w:r>
      <w:r>
        <w:rPr>
          <w:rFonts w:eastAsia="Times New Roman Bold" w:cs="Arial"/>
          <w:color w:val="141215"/>
          <w:u w:color="141215"/>
        </w:rPr>
        <w:t xml:space="preserve">the </w:t>
      </w:r>
      <w:r w:rsidR="00856CD9">
        <w:rPr>
          <w:rFonts w:eastAsia="Times New Roman Bold" w:cs="Arial"/>
          <w:color w:val="141215"/>
          <w:u w:color="141215"/>
        </w:rPr>
        <w:t xml:space="preserve">geographic range of the </w:t>
      </w:r>
      <w:r>
        <w:rPr>
          <w:rFonts w:eastAsia="Times New Roman Bold" w:cs="Arial"/>
          <w:color w:val="141215"/>
          <w:u w:color="141215"/>
        </w:rPr>
        <w:t>species</w:t>
      </w:r>
      <w:r w:rsidR="00E66A71">
        <w:rPr>
          <w:rFonts w:eastAsia="Times New Roman Bold" w:cs="Arial"/>
          <w:color w:val="141215"/>
          <w:u w:color="141215"/>
        </w:rPr>
        <w:t xml:space="preserve"> </w:t>
      </w:r>
      <w:r w:rsidR="00E66A71">
        <w:rPr>
          <w:rFonts w:eastAsia="Times New Roman Bold" w:cs="Arial"/>
          <w:color w:val="141215"/>
          <w:u w:color="141215"/>
        </w:rPr>
        <w:fldChar w:fldCharType="begin">
          <w:fldData xml:space="preserve">PEVuZE5vdGU+PENpdGU+PEF1dGhvcj5QZWFyc2U8L0F1dGhvcj48WWVhcj4yMDA2PC9ZZWFyPjxS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=
</w:fldData>
        </w:fldChar>
      </w:r>
      <w:r w:rsidR="00263081">
        <w:rPr>
          <w:rFonts w:eastAsia="Times New Roman Bold" w:cs="Arial"/>
          <w:color w:val="141215"/>
          <w:u w:color="141215"/>
        </w:rPr>
        <w:instrText xml:space="preserve"> ADDIN EN.CITE </w:instrText>
      </w:r>
      <w:r w:rsidR="00263081">
        <w:rPr>
          <w:rFonts w:eastAsia="Times New Roman Bold" w:cs="Arial"/>
          <w:color w:val="141215"/>
          <w:u w:color="141215"/>
        </w:rPr>
        <w:fldChar w:fldCharType="begin">
          <w:fldData xml:space="preserve">PEVuZE5vdGU+PENpdGU+PEF1dGhvcj5QZWFyc2U8L0F1dGhvcj48WWVhcj4yMDA2PC9ZZWFyPjxS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=
</w:fldData>
        </w:fldChar>
      </w:r>
      <w:r w:rsidR="00263081">
        <w:rPr>
          <w:rFonts w:eastAsia="Times New Roman Bold" w:cs="Arial"/>
          <w:color w:val="141215"/>
          <w:u w:color="141215"/>
        </w:rPr>
        <w:instrText xml:space="preserve"> ADDIN EN.CITE.DATA </w:instrText>
      </w:r>
      <w:r w:rsidR="00263081">
        <w:rPr>
          <w:rFonts w:eastAsia="Times New Roman Bold" w:cs="Arial"/>
          <w:color w:val="141215"/>
          <w:u w:color="141215"/>
        </w:rPr>
      </w:r>
      <w:r w:rsidR="00263081">
        <w:rPr>
          <w:rFonts w:eastAsia="Times New Roman Bold" w:cs="Arial"/>
          <w:color w:val="141215"/>
          <w:u w:color="141215"/>
        </w:rPr>
        <w:fldChar w:fldCharType="end"/>
      </w:r>
      <w:r w:rsidR="00E66A71">
        <w:rPr>
          <w:rFonts w:eastAsia="Times New Roman Bold" w:cs="Arial"/>
          <w:color w:val="141215"/>
          <w:u w:color="141215"/>
        </w:rPr>
      </w:r>
      <w:r w:rsidR="00E66A71">
        <w:rPr>
          <w:rFonts w:eastAsia="Times New Roman Bold" w:cs="Arial"/>
          <w:color w:val="141215"/>
          <w:u w:color="141215"/>
        </w:rPr>
        <w:fldChar w:fldCharType="separate"/>
      </w:r>
      <w:r w:rsidR="00263081" w:rsidRPr="00263081">
        <w:rPr>
          <w:rFonts w:eastAsia="Times New Roman Bold" w:cs="Arial"/>
          <w:noProof/>
          <w:color w:val="141215"/>
          <w:u w:color="141215"/>
          <w:vertAlign w:val="superscript"/>
        </w:rPr>
        <w:t>(2, 20)</w:t>
      </w:r>
      <w:r w:rsidR="00E66A71">
        <w:rPr>
          <w:rFonts w:eastAsia="Times New Roman Bold" w:cs="Arial"/>
          <w:color w:val="141215"/>
          <w:u w:color="141215"/>
        </w:rPr>
        <w:fldChar w:fldCharType="end"/>
      </w:r>
      <w:r w:rsidR="00C01612" w:rsidRPr="008A5DA6">
        <w:rPr>
          <w:rFonts w:eastAsia="Times New Roman Bold" w:cs="Arial"/>
          <w:color w:val="141215"/>
          <w:u w:color="141215"/>
        </w:rPr>
        <w:t xml:space="preserve">. </w:t>
      </w:r>
      <w:r w:rsidR="00D35E7C">
        <w:rPr>
          <w:rFonts w:eastAsia="Times New Roman Bold" w:cs="Arial"/>
          <w:color w:val="141215"/>
          <w:u w:color="141215"/>
        </w:rPr>
        <w:t xml:space="preserve">This tumour is highly aggressive and has caused a sharp decline in devil </w:t>
      </w:r>
      <w:r w:rsidR="00D35E7C">
        <w:rPr>
          <w:rFonts w:eastAsia="Times New Roman Bold" w:cs="Arial"/>
          <w:color w:val="141215"/>
          <w:u w:color="141215"/>
        </w:rPr>
        <w:lastRenderedPageBreak/>
        <w:t xml:space="preserve">numbers </w:t>
      </w:r>
      <w:r w:rsidR="00D35E7C">
        <w:rPr>
          <w:rFonts w:eastAsia="Times New Roman Bold" w:cs="Arial"/>
          <w:color w:val="141215"/>
          <w:u w:color="141215"/>
        </w:rPr>
        <w:fldChar w:fldCharType="begin"/>
      </w:r>
      <w:r w:rsidR="00263081">
        <w:rPr>
          <w:rFonts w:eastAsia="Times New Roman Bold" w:cs="Arial"/>
          <w:color w:val="141215"/>
          <w:u w:color="141215"/>
        </w:rPr>
        <w:instrText xml:space="preserve"> ADDIN EN.CITE &lt;EndNote&gt;&lt;Cite&gt;&lt;Author&gt;Lachish&lt;/Author&gt;&lt;Year&gt;2009&lt;/Year&gt;&lt;RecNum&gt;980&lt;/RecNum&gt;&lt;DisplayText&gt;&lt;style face="superscript"&gt;(21)&lt;/style&gt;&lt;/DisplayText&gt;&lt;record&gt;&lt;rec-number&gt;980&lt;/rec-number&gt;&lt;foreign-keys&gt;&lt;key app="EN" db-id="2r0tafxs7waf2aedxxj5awe2avdw95szepws" timestamp="1302620471"&gt;980&lt;/key&gt;&lt;/foreign-keys&gt;&lt;ref-type name="Journal Article"&gt;17&lt;/ref-type&gt;&lt;contributors&gt;&lt;authors&gt;&lt;author&gt;Lachish, S.&lt;/author&gt;&lt;author&gt;McCallum, H.&lt;/author&gt;&lt;author&gt;Jones, M.&lt;/author&gt;&lt;/authors&gt;&lt;/contributors&gt;&lt;auth-address&gt;School of Integrative Biology, University of Queensland, St Lucia, Brisbane, QLD, Australia. s.lachish@uq.edu.au&lt;/auth-address&gt;&lt;titles&gt;&lt;title&gt;Demography, disease and the devil: life-history changes in a disease-affected population of Tasmanian devils (Sarcophilus harrisii)&lt;/title&gt;&lt;secondary-title&gt;J Anim Ecol&lt;/secondary-title&gt;&lt;/titles&gt;&lt;periodical&gt;&lt;full-title&gt;J Anim Ecol&lt;/full-title&gt;&lt;/periodical&gt;&lt;pages&gt;427-36&lt;/pages&gt;&lt;volume&gt;78&lt;/volume&gt;&lt;number&gt;2&lt;/number&gt;&lt;edition&gt;2008/11/22&lt;/edition&gt;&lt;keywords&gt;&lt;keyword&gt;Age Distribution&lt;/keyword&gt;&lt;keyword&gt;Animals&lt;/keyword&gt;&lt;keyword&gt;Disease Outbreaks&lt;/keyword&gt;&lt;keyword&gt;Female&lt;/keyword&gt;&lt;keyword&gt;Male&lt;/keyword&gt;&lt;keyword&gt;Marsupialia/*virology&lt;/keyword&gt;&lt;keyword&gt;Population Dynamics&lt;/keyword&gt;&lt;keyword&gt;Reproduction&lt;/keyword&gt;&lt;keyword&gt;Sex Ratio&lt;/keyword&gt;&lt;keyword&gt;Tasmania&lt;/keyword&gt;&lt;keyword&gt;Time Factors&lt;/keyword&gt;&lt;keyword&gt;Tumor Virus Infections/*veterinary&lt;/keyword&gt;&lt;/keywords&gt;&lt;dates&gt;&lt;year&gt;2009&lt;/year&gt;&lt;pub-dates&gt;&lt;date&gt;Mar&lt;/date&gt;&lt;/pub-dates&gt;&lt;/dates&gt;&lt;isbn&gt;1365-2656 (Electronic)&amp;#xD;0021-8790 (Linking)&lt;/isbn&gt;&lt;accession-num&gt;19021786&lt;/accession-num&gt;&lt;urls&gt;&lt;related-urls&gt;&lt;url&gt;http://www.ncbi.nlm.nih.gov/entrez/query.fcgi?cmd=Retrieve&amp;amp;db=PubMed&amp;amp;dopt=Citation&amp;amp;list_uids=19021786&lt;/url&gt;&lt;/related-urls&gt;&lt;/urls&gt;&lt;electronic-resource-num&gt;JAE1494 [pii]&amp;#xD;10.1111/j.1365-2656.2008.01494.x&lt;/electronic-resource-num&gt;&lt;language&gt;eng&lt;/language&gt;&lt;/record&gt;&lt;/Cite&gt;&lt;/EndNote&gt;</w:instrText>
      </w:r>
      <w:r w:rsidR="00D35E7C">
        <w:rPr>
          <w:rFonts w:eastAsia="Times New Roman Bold" w:cs="Arial"/>
          <w:color w:val="141215"/>
          <w:u w:color="141215"/>
        </w:rPr>
        <w:fldChar w:fldCharType="separate"/>
      </w:r>
      <w:r w:rsidR="00263081" w:rsidRPr="00263081">
        <w:rPr>
          <w:rFonts w:eastAsia="Times New Roman Bold" w:cs="Arial"/>
          <w:noProof/>
          <w:color w:val="141215"/>
          <w:u w:color="141215"/>
          <w:vertAlign w:val="superscript"/>
        </w:rPr>
        <w:t>(21)</w:t>
      </w:r>
      <w:r w:rsidR="00D35E7C">
        <w:rPr>
          <w:rFonts w:eastAsia="Times New Roman Bold" w:cs="Arial"/>
          <w:color w:val="141215"/>
          <w:u w:color="141215"/>
        </w:rPr>
        <w:fldChar w:fldCharType="end"/>
      </w:r>
      <w:r w:rsidR="00D35E7C">
        <w:rPr>
          <w:rFonts w:eastAsia="Times New Roman Bold" w:cs="Arial"/>
          <w:color w:val="141215"/>
          <w:u w:color="141215"/>
        </w:rPr>
        <w:t xml:space="preserve">. </w:t>
      </w:r>
      <w:r w:rsidR="00C01612" w:rsidRPr="008A5DA6">
        <w:rPr>
          <w:rFonts w:eastAsia="Times New Roman Bold" w:cs="Arial"/>
          <w:color w:val="141215"/>
          <w:u w:color="141215"/>
        </w:rPr>
        <w:t xml:space="preserve">In contrast, DFT2 was identified in 2014 and </w:t>
      </w:r>
      <w:r w:rsidR="00856CD9">
        <w:rPr>
          <w:rFonts w:eastAsia="Times New Roman Bold" w:cs="Arial"/>
          <w:color w:val="141215"/>
          <w:u w:color="141215"/>
        </w:rPr>
        <w:t>preliminary studies indicate that its range is restricted to the south east of the island</w:t>
      </w:r>
      <w:r w:rsidR="00E66A71">
        <w:rPr>
          <w:rFonts w:eastAsia="Times New Roman Bold" w:cs="Arial"/>
          <w:color w:val="141215"/>
          <w:u w:color="141215"/>
        </w:rPr>
        <w:t xml:space="preserve"> </w:t>
      </w:r>
      <w:r w:rsidR="00E66A71">
        <w:rPr>
          <w:rFonts w:eastAsia="Times New Roman Bold" w:cs="Arial"/>
          <w:color w:val="141215"/>
          <w:u w:color="141215"/>
        </w:rPr>
        <w:fldChar w:fldCharType="begin">
          <w:fldData xml:space="preserve">PEVuZE5vdGU+PENpdGU+PEF1dGhvcj5QeWU8L0F1dGhvcj48WWVhcj4yMDE2PC9ZZWFyPjxSZWNO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</w:fldData>
        </w:fldChar>
      </w:r>
      <w:r w:rsidR="00DE12AF">
        <w:rPr>
          <w:rFonts w:eastAsia="Times New Roman Bold" w:cs="Arial"/>
          <w:color w:val="141215"/>
          <w:u w:color="141215"/>
        </w:rPr>
        <w:instrText xml:space="preserve"> ADDIN EN.CITE </w:instrText>
      </w:r>
      <w:r w:rsidR="00DE12AF">
        <w:rPr>
          <w:rFonts w:eastAsia="Times New Roman Bold" w:cs="Arial"/>
          <w:color w:val="141215"/>
          <w:u w:color="141215"/>
        </w:rPr>
        <w:fldChar w:fldCharType="begin">
          <w:fldData xml:space="preserve">PEVuZE5vdGU+PENpdGU+PEF1dGhvcj5QeWU8L0F1dGhvcj48WWVhcj4yMDE2PC9ZZWFyPjxSZWNO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</w:fldData>
        </w:fldChar>
      </w:r>
      <w:r w:rsidR="00DE12AF">
        <w:rPr>
          <w:rFonts w:eastAsia="Times New Roman Bold" w:cs="Arial"/>
          <w:color w:val="141215"/>
          <w:u w:color="141215"/>
        </w:rPr>
        <w:instrText xml:space="preserve"> ADDIN EN.CITE.DATA </w:instrText>
      </w:r>
      <w:r w:rsidR="00DE12AF">
        <w:rPr>
          <w:rFonts w:eastAsia="Times New Roman Bold" w:cs="Arial"/>
          <w:color w:val="141215"/>
          <w:u w:color="141215"/>
        </w:rPr>
      </w:r>
      <w:r w:rsidR="00DE12AF">
        <w:rPr>
          <w:rFonts w:eastAsia="Times New Roman Bold" w:cs="Arial"/>
          <w:color w:val="141215"/>
          <w:u w:color="141215"/>
        </w:rPr>
        <w:fldChar w:fldCharType="end"/>
      </w:r>
      <w:r w:rsidR="00E66A71">
        <w:rPr>
          <w:rFonts w:eastAsia="Times New Roman Bold" w:cs="Arial"/>
          <w:color w:val="141215"/>
          <w:u w:color="141215"/>
        </w:rPr>
      </w:r>
      <w:r w:rsidR="00E66A71">
        <w:rPr>
          <w:rFonts w:eastAsia="Times New Roman Bold" w:cs="Arial"/>
          <w:color w:val="141215"/>
          <w:u w:color="141215"/>
        </w:rPr>
        <w:fldChar w:fldCharType="separate"/>
      </w:r>
      <w:r w:rsidR="00DE12AF" w:rsidRPr="00DE12AF">
        <w:rPr>
          <w:rFonts w:eastAsia="Times New Roman Bold" w:cs="Arial"/>
          <w:noProof/>
          <w:color w:val="141215"/>
          <w:u w:color="141215"/>
          <w:vertAlign w:val="superscript"/>
        </w:rPr>
        <w:t>(3)</w:t>
      </w:r>
      <w:r w:rsidR="00E66A71">
        <w:rPr>
          <w:rFonts w:eastAsia="Times New Roman Bold" w:cs="Arial"/>
          <w:color w:val="141215"/>
          <w:u w:color="141215"/>
        </w:rPr>
        <w:fldChar w:fldCharType="end"/>
      </w:r>
      <w:r w:rsidR="0051338F">
        <w:rPr>
          <w:rFonts w:eastAsia="Times New Roman Bold" w:cs="Arial"/>
          <w:color w:val="141215"/>
          <w:u w:color="141215"/>
        </w:rPr>
        <w:t>. Currently</w:t>
      </w:r>
      <w:r w:rsidR="00263081">
        <w:rPr>
          <w:rFonts w:eastAsia="Times New Roman Bold" w:cs="Arial"/>
          <w:color w:val="141215"/>
          <w:u w:color="141215"/>
        </w:rPr>
        <w:t>,</w:t>
      </w:r>
      <w:r>
        <w:rPr>
          <w:rFonts w:eastAsia="Times New Roman Bold" w:cs="Arial"/>
          <w:color w:val="141215"/>
          <w:u w:color="141215"/>
        </w:rPr>
        <w:t xml:space="preserve"> DFT2</w:t>
      </w:r>
      <w:r w:rsidR="002130B8">
        <w:rPr>
          <w:rFonts w:eastAsia="Times New Roman Bold" w:cs="Arial"/>
          <w:color w:val="141215"/>
          <w:u w:color="141215"/>
        </w:rPr>
        <w:t xml:space="preserve"> has been reported in</w:t>
      </w:r>
      <w:r w:rsidR="00263081">
        <w:rPr>
          <w:rFonts w:eastAsia="Times New Roman Bold" w:cs="Arial"/>
          <w:color w:val="141215"/>
          <w:u w:color="141215"/>
        </w:rPr>
        <w:t xml:space="preserve"> only</w:t>
      </w:r>
      <w:r w:rsidR="002130B8">
        <w:rPr>
          <w:rFonts w:eastAsia="Times New Roman Bold" w:cs="Arial"/>
          <w:color w:val="141215"/>
          <w:u w:color="141215"/>
        </w:rPr>
        <w:t xml:space="preserve"> five </w:t>
      </w:r>
      <w:r w:rsidR="00C01612" w:rsidRPr="008A5DA6">
        <w:rPr>
          <w:rFonts w:eastAsia="Times New Roman Bold" w:cs="Arial"/>
          <w:color w:val="141215"/>
          <w:u w:color="141215"/>
        </w:rPr>
        <w:t>individuals</w:t>
      </w:r>
      <w:r w:rsidR="0051338F">
        <w:rPr>
          <w:rFonts w:eastAsia="Times New Roman Bold" w:cs="Arial"/>
          <w:color w:val="141215"/>
          <w:u w:color="141215"/>
        </w:rPr>
        <w:t xml:space="preserve">, </w:t>
      </w:r>
      <w:r w:rsidR="002130B8">
        <w:rPr>
          <w:rFonts w:eastAsia="Times New Roman Bold" w:cs="Arial"/>
          <w:color w:val="141215"/>
          <w:u w:color="141215"/>
        </w:rPr>
        <w:t xml:space="preserve">all </w:t>
      </w:r>
      <w:r w:rsidR="0051338F">
        <w:rPr>
          <w:rFonts w:eastAsia="Times New Roman Bold" w:cs="Arial"/>
          <w:color w:val="141215"/>
          <w:u w:color="141215"/>
        </w:rPr>
        <w:t>of which are male</w:t>
      </w:r>
      <w:r w:rsidR="00263081">
        <w:rPr>
          <w:rFonts w:eastAsia="Times New Roman Bold" w:cs="Arial"/>
          <w:color w:val="141215"/>
          <w:u w:color="141215"/>
        </w:rPr>
        <w:t>, and the epidemiology and potential immune response to the tumour has not been studied</w:t>
      </w:r>
      <w:r w:rsidR="00C01612" w:rsidRPr="008A5DA6">
        <w:rPr>
          <w:rFonts w:eastAsia="Times New Roman Bold" w:cs="Arial"/>
          <w:color w:val="141215"/>
          <w:u w:color="141215"/>
        </w:rPr>
        <w:t xml:space="preserve">. </w:t>
      </w:r>
      <w:r w:rsidR="0051338F">
        <w:rPr>
          <w:rFonts w:eastAsia="Times New Roman Bold" w:cs="Arial"/>
          <w:color w:val="141215"/>
          <w:u w:color="141215"/>
        </w:rPr>
        <w:t>Interestingly, t</w:t>
      </w:r>
      <w:r w:rsidR="00C01612" w:rsidRPr="008A5DA6">
        <w:rPr>
          <w:rFonts w:eastAsia="Times New Roman Bold" w:cs="Arial"/>
          <w:color w:val="141215"/>
          <w:u w:color="141215"/>
        </w:rPr>
        <w:t xml:space="preserve">he ultrastructural characteristics of DFT1 and DFT2 are similar, they are </w:t>
      </w:r>
      <w:r w:rsidR="002130B8">
        <w:rPr>
          <w:rFonts w:eastAsia="Times New Roman Bold" w:cs="Arial"/>
          <w:color w:val="141215"/>
          <w:u w:color="141215"/>
        </w:rPr>
        <w:t xml:space="preserve">both </w:t>
      </w:r>
      <w:r w:rsidR="00C01612" w:rsidRPr="008A5DA6">
        <w:rPr>
          <w:rFonts w:eastAsia="Times New Roman Bold" w:cs="Arial"/>
          <w:color w:val="141215"/>
          <w:u w:color="141215"/>
        </w:rPr>
        <w:t xml:space="preserve">characterised by the development of tumours around the face and neck </w:t>
      </w:r>
      <w:r w:rsidR="0051338F">
        <w:rPr>
          <w:rFonts w:eastAsia="Times New Roman Bold" w:cs="Arial"/>
          <w:color w:val="141215"/>
          <w:u w:color="141215"/>
        </w:rPr>
        <w:t xml:space="preserve">of animals </w:t>
      </w:r>
      <w:r w:rsidR="002130B8">
        <w:rPr>
          <w:rFonts w:eastAsia="Times New Roman Bold" w:cs="Arial"/>
          <w:color w:val="141215"/>
          <w:u w:color="141215"/>
        </w:rPr>
        <w:t>and can</w:t>
      </w:r>
      <w:r w:rsidR="0051338F">
        <w:rPr>
          <w:rFonts w:eastAsia="Times New Roman Bold" w:cs="Arial"/>
          <w:color w:val="141215"/>
          <w:u w:color="141215"/>
        </w:rPr>
        <w:t xml:space="preserve"> grow to beyond 10</w:t>
      </w:r>
      <w:r>
        <w:rPr>
          <w:rFonts w:eastAsia="Times New Roman Bold" w:cs="Arial"/>
          <w:color w:val="141215"/>
          <w:u w:color="141215"/>
        </w:rPr>
        <w:t xml:space="preserve"> </w:t>
      </w:r>
      <w:r w:rsidR="0051338F">
        <w:rPr>
          <w:rFonts w:eastAsia="Times New Roman Bold" w:cs="Arial"/>
          <w:color w:val="141215"/>
          <w:u w:color="141215"/>
        </w:rPr>
        <w:t>cm in size</w:t>
      </w:r>
      <w:r w:rsidR="00E66A71">
        <w:rPr>
          <w:rFonts w:eastAsia="Times New Roman Bold" w:cs="Arial"/>
          <w:color w:val="141215"/>
          <w:u w:color="141215"/>
        </w:rPr>
        <w:t xml:space="preserve"> </w:t>
      </w:r>
      <w:r w:rsidR="00E66A71">
        <w:rPr>
          <w:rFonts w:eastAsia="Times New Roman Bold" w:cs="Arial"/>
          <w:color w:val="141215"/>
          <w:u w:color="141215"/>
        </w:rPr>
        <w:fldChar w:fldCharType="begin">
          <w:fldData xml:space="preserve">PEVuZE5vdGU+PENpdGU+PEF1dGhvcj5QZWFyc2U8L0F1dGhvcj48WWVhcj4yMDA2PC9ZZWFyPjxS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</w:fldData>
        </w:fldChar>
      </w:r>
      <w:r w:rsidR="00DE12AF">
        <w:rPr>
          <w:rFonts w:eastAsia="Times New Roman Bold" w:cs="Arial"/>
          <w:color w:val="141215"/>
          <w:u w:color="141215"/>
        </w:rPr>
        <w:instrText xml:space="preserve"> ADDIN EN.CITE </w:instrText>
      </w:r>
      <w:r w:rsidR="00DE12AF">
        <w:rPr>
          <w:rFonts w:eastAsia="Times New Roman Bold" w:cs="Arial"/>
          <w:color w:val="141215"/>
          <w:u w:color="141215"/>
        </w:rPr>
        <w:fldChar w:fldCharType="begin">
          <w:fldData xml:space="preserve">PEVuZE5vdGU+PENpdGU+PEF1dGhvcj5QZWFyc2U8L0F1dGhvcj48WWVhcj4yMDA2PC9ZZWFyPjxS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</w:fldData>
        </w:fldChar>
      </w:r>
      <w:r w:rsidR="00DE12AF">
        <w:rPr>
          <w:rFonts w:eastAsia="Times New Roman Bold" w:cs="Arial"/>
          <w:color w:val="141215"/>
          <w:u w:color="141215"/>
        </w:rPr>
        <w:instrText xml:space="preserve"> ADDIN EN.CITE.DATA </w:instrText>
      </w:r>
      <w:r w:rsidR="00DE12AF">
        <w:rPr>
          <w:rFonts w:eastAsia="Times New Roman Bold" w:cs="Arial"/>
          <w:color w:val="141215"/>
          <w:u w:color="141215"/>
        </w:rPr>
      </w:r>
      <w:r w:rsidR="00DE12AF">
        <w:rPr>
          <w:rFonts w:eastAsia="Times New Roman Bold" w:cs="Arial"/>
          <w:color w:val="141215"/>
          <w:u w:color="141215"/>
        </w:rPr>
        <w:fldChar w:fldCharType="end"/>
      </w:r>
      <w:r w:rsidR="00E66A71">
        <w:rPr>
          <w:rFonts w:eastAsia="Times New Roman Bold" w:cs="Arial"/>
          <w:color w:val="141215"/>
          <w:u w:color="141215"/>
        </w:rPr>
      </w:r>
      <w:r w:rsidR="00E66A71">
        <w:rPr>
          <w:rFonts w:eastAsia="Times New Roman Bold" w:cs="Arial"/>
          <w:color w:val="141215"/>
          <w:u w:color="141215"/>
        </w:rPr>
        <w:fldChar w:fldCharType="separate"/>
      </w:r>
      <w:r w:rsidR="00DE12AF" w:rsidRPr="00DE12AF">
        <w:rPr>
          <w:rFonts w:eastAsia="Times New Roman Bold" w:cs="Arial"/>
          <w:noProof/>
          <w:color w:val="141215"/>
          <w:u w:color="141215"/>
          <w:vertAlign w:val="superscript"/>
        </w:rPr>
        <w:t>(2, 3)</w:t>
      </w:r>
      <w:r w:rsidR="00E66A71">
        <w:rPr>
          <w:rFonts w:eastAsia="Times New Roman Bold" w:cs="Arial"/>
          <w:color w:val="141215"/>
          <w:u w:color="141215"/>
        </w:rPr>
        <w:fldChar w:fldCharType="end"/>
      </w:r>
      <w:r w:rsidR="0051338F">
        <w:rPr>
          <w:rFonts w:eastAsia="Times New Roman Bold" w:cs="Arial"/>
          <w:color w:val="141215"/>
          <w:u w:color="141215"/>
        </w:rPr>
        <w:t>. These tumours</w:t>
      </w:r>
      <w:r w:rsidR="00C01612" w:rsidRPr="008A5DA6">
        <w:rPr>
          <w:rFonts w:eastAsia="Times New Roman Bold" w:cs="Arial"/>
          <w:color w:val="141215"/>
          <w:u w:color="141215"/>
        </w:rPr>
        <w:t xml:space="preserve"> become necrotic and infected over time</w:t>
      </w:r>
      <w:r w:rsidR="0051338F">
        <w:rPr>
          <w:rFonts w:eastAsia="Times New Roman Bold" w:cs="Arial"/>
          <w:color w:val="141215"/>
          <w:u w:color="141215"/>
        </w:rPr>
        <w:t xml:space="preserve"> and can severely affect the jaw structure and teeth of affected individuals</w:t>
      </w:r>
      <w:r w:rsidR="00263081">
        <w:rPr>
          <w:rFonts w:eastAsia="Times New Roman Bold" w:cs="Arial"/>
          <w:color w:val="141215"/>
          <w:u w:color="141215"/>
        </w:rPr>
        <w:t xml:space="preserve"> (Figure 1)</w:t>
      </w:r>
      <w:r w:rsidR="00C01612" w:rsidRPr="008A5DA6">
        <w:rPr>
          <w:rFonts w:eastAsia="Times New Roman Bold" w:cs="Arial"/>
          <w:color w:val="141215"/>
          <w:u w:color="141215"/>
        </w:rPr>
        <w:t xml:space="preserve">. </w:t>
      </w:r>
      <w:r w:rsidR="0051338F">
        <w:rPr>
          <w:rFonts w:eastAsia="Times New Roman Bold" w:cs="Arial"/>
          <w:color w:val="141215"/>
          <w:u w:color="141215"/>
        </w:rPr>
        <w:t xml:space="preserve">In contrast to CTVT, DFT1 has a high mortality </w:t>
      </w:r>
      <w:r w:rsidR="0051338F">
        <w:rPr>
          <w:rFonts w:eastAsia="Times New Roman Bold" w:cs="Arial"/>
          <w:color w:val="141215"/>
          <w:u w:color="141215"/>
        </w:rPr>
        <w:lastRenderedPageBreak/>
        <w:t xml:space="preserve">rate, only recently have six animals been identified </w:t>
      </w:r>
      <w:r w:rsidR="00263081">
        <w:rPr>
          <w:rFonts w:eastAsia="Times New Roman Bold" w:cs="Arial"/>
          <w:color w:val="141215"/>
          <w:u w:color="141215"/>
        </w:rPr>
        <w:t xml:space="preserve">in which there is evidence of an </w:t>
      </w:r>
      <w:r w:rsidR="0051338F">
        <w:rPr>
          <w:rFonts w:eastAsia="Times New Roman Bold" w:cs="Arial"/>
          <w:color w:val="141215"/>
          <w:u w:color="141215"/>
        </w:rPr>
        <w:t>immune response against the tumour</w:t>
      </w:r>
      <w:r w:rsidR="00E66A71">
        <w:rPr>
          <w:rFonts w:eastAsia="Times New Roman Bold" w:cs="Arial"/>
          <w:color w:val="141215"/>
          <w:u w:color="141215"/>
        </w:rPr>
        <w:t xml:space="preserve"> </w:t>
      </w:r>
      <w:r w:rsidR="00E66A71">
        <w:rPr>
          <w:rFonts w:eastAsia="Times New Roman Bold" w:cs="Arial"/>
          <w:color w:val="141215"/>
          <w:u w:color="141215"/>
        </w:rPr>
        <w:fldChar w:fldCharType="begin"/>
      </w:r>
      <w:r w:rsidR="00263081">
        <w:rPr>
          <w:rFonts w:eastAsia="Times New Roman Bold" w:cs="Arial"/>
          <w:color w:val="141215"/>
          <w:u w:color="141215"/>
        </w:rPr>
        <w:instrText xml:space="preserve"> ADDIN EN.CITE &lt;EndNote&gt;&lt;Cite&gt;&lt;Author&gt;Pye&lt;/Author&gt;&lt;Year&gt;2016&lt;/Year&gt;&lt;RecNum&gt;1135&lt;/RecNum&gt;&lt;DisplayText&gt;&lt;style face="superscript"&gt;(22)&lt;/style&gt;&lt;/DisplayText&gt;&lt;record&gt;&lt;rec-number&gt;1135&lt;/rec-number&gt;&lt;foreign-keys&gt;&lt;key app="EN" db-id="2r0tafxs7waf2aedxxj5awe2avdw95szepws" timestamp="1484261307"&gt;1135&lt;/key&gt;&lt;/foreign-keys&gt;&lt;ref-type name="Journal Article"&gt;17&lt;/ref-type&gt;&lt;contributors&gt;&lt;authors&gt;&lt;author&gt;Pye, R.&lt;/author&gt;&lt;author&gt;Hamede, R. &lt;/author&gt;&lt;author&gt;Siddle, H.V. &lt;/author&gt;&lt;author&gt;Caldwell, A. &lt;/author&gt;&lt;author&gt;Knowles, G.W. &lt;/author&gt;&lt;author&gt;Swift, K.  &lt;/author&gt;&lt;author&gt;Kreiss, A.&lt;/author&gt;&lt;author&gt;Jones, M.E. &lt;/author&gt;&lt;author&gt;Lyons, B. &lt;/author&gt;&lt;author&gt;Woods, G.M.&lt;/author&gt;&lt;/authors&gt;&lt;/contributors&gt;&lt;titles&gt;&lt;title&gt;Demonstration of immune responses against devil facial tumour disease in wild Tasmanian devils&lt;/title&gt;&lt;secondary-title&gt;Biology Letters&lt;/secondary-title&gt;&lt;/titles&gt;&lt;periodical&gt;&lt;full-title&gt;Biol Lett&lt;/full-title&gt;&lt;abbr-1&gt;Biology letters&lt;/abbr-1&gt;&lt;/periodical&gt;&lt;edition&gt;18 October 2016&lt;/edition&gt;&lt;dates&gt;&lt;year&gt;2016&lt;/year&gt;&lt;/dates&gt;&lt;urls&gt;&lt;/urls&gt;&lt;electronic-resource-num&gt;10.1098/rsbl.2016.0553&lt;/electronic-resource-num&gt;&lt;/record&gt;&lt;/Cite&gt;&lt;/EndNote&gt;</w:instrText>
      </w:r>
      <w:r w:rsidR="00E66A71">
        <w:rPr>
          <w:rFonts w:eastAsia="Times New Roman Bold" w:cs="Arial"/>
          <w:color w:val="141215"/>
          <w:u w:color="141215"/>
        </w:rPr>
        <w:fldChar w:fldCharType="separate"/>
      </w:r>
      <w:r w:rsidR="00263081" w:rsidRPr="00263081">
        <w:rPr>
          <w:rFonts w:eastAsia="Times New Roman Bold" w:cs="Arial"/>
          <w:noProof/>
          <w:color w:val="141215"/>
          <w:u w:color="141215"/>
          <w:vertAlign w:val="superscript"/>
        </w:rPr>
        <w:t>(22)</w:t>
      </w:r>
      <w:r w:rsidR="00E66A71">
        <w:rPr>
          <w:rFonts w:eastAsia="Times New Roman Bold" w:cs="Arial"/>
          <w:color w:val="141215"/>
          <w:u w:color="141215"/>
        </w:rPr>
        <w:fldChar w:fldCharType="end"/>
      </w:r>
      <w:r w:rsidR="0051338F">
        <w:rPr>
          <w:rFonts w:eastAsia="Times New Roman Bold" w:cs="Arial"/>
          <w:color w:val="141215"/>
          <w:u w:color="141215"/>
        </w:rPr>
        <w:t xml:space="preserve">. </w:t>
      </w:r>
      <w:r w:rsidR="000D49F2" w:rsidRPr="008A5DA6">
        <w:rPr>
          <w:rFonts w:eastAsia="Times New Roman Bold" w:cs="Arial"/>
          <w:color w:val="141215"/>
          <w:u w:color="141215"/>
        </w:rPr>
        <w:t xml:space="preserve">At present, the </w:t>
      </w:r>
      <w:r>
        <w:rPr>
          <w:rFonts w:eastAsia="Times New Roman Bold" w:cs="Arial"/>
          <w:color w:val="141215"/>
          <w:u w:color="141215"/>
        </w:rPr>
        <w:t>mortality rate</w:t>
      </w:r>
      <w:r w:rsidR="000D49F2" w:rsidRPr="008A5DA6">
        <w:rPr>
          <w:rFonts w:eastAsia="Times New Roman Bold" w:cs="Arial"/>
          <w:color w:val="141215"/>
          <w:u w:color="141215"/>
        </w:rPr>
        <w:t xml:space="preserve"> of DFT2 is thought to be similar</w:t>
      </w:r>
      <w:r w:rsidR="0051338F">
        <w:rPr>
          <w:rFonts w:eastAsia="Times New Roman Bold" w:cs="Arial"/>
          <w:color w:val="141215"/>
          <w:u w:color="141215"/>
        </w:rPr>
        <w:t xml:space="preserve"> to DFT1</w:t>
      </w:r>
      <w:r w:rsidR="000D49F2" w:rsidRPr="008A5DA6">
        <w:rPr>
          <w:rFonts w:eastAsia="Times New Roman Bold" w:cs="Arial"/>
          <w:color w:val="141215"/>
          <w:u w:color="141215"/>
        </w:rPr>
        <w:t>,</w:t>
      </w:r>
      <w:r w:rsidR="0051338F">
        <w:rPr>
          <w:rFonts w:eastAsia="Times New Roman Bold" w:cs="Arial"/>
          <w:color w:val="141215"/>
          <w:u w:color="141215"/>
        </w:rPr>
        <w:t xml:space="preserve"> but</w:t>
      </w:r>
      <w:r>
        <w:rPr>
          <w:rFonts w:eastAsia="Times New Roman Bold" w:cs="Arial"/>
          <w:color w:val="141215"/>
          <w:u w:color="141215"/>
        </w:rPr>
        <w:t xml:space="preserve"> due to the small number of cases</w:t>
      </w:r>
      <w:r w:rsidR="00AA321F">
        <w:rPr>
          <w:rFonts w:eastAsia="Times New Roman Bold" w:cs="Arial"/>
          <w:color w:val="141215"/>
          <w:u w:color="141215"/>
        </w:rPr>
        <w:t xml:space="preserve"> this is difficult to determine</w:t>
      </w:r>
      <w:r w:rsidR="00B5759E" w:rsidRPr="008A5DA6">
        <w:rPr>
          <w:rFonts w:eastAsia="Times New Roman Bold" w:cs="Arial"/>
          <w:color w:val="141215"/>
          <w:u w:color="141215"/>
        </w:rPr>
        <w:t xml:space="preserve">. Despite the gross similarity of </w:t>
      </w:r>
      <w:r w:rsidR="00215106">
        <w:rPr>
          <w:rFonts w:eastAsia="Times New Roman Bold" w:cs="Arial"/>
          <w:color w:val="141215"/>
          <w:u w:color="141215"/>
        </w:rPr>
        <w:t>DFT1 and DFT2</w:t>
      </w:r>
      <w:r w:rsidR="00AA321F">
        <w:rPr>
          <w:rFonts w:eastAsia="Times New Roman Bold" w:cs="Arial"/>
          <w:color w:val="141215"/>
          <w:u w:color="141215"/>
        </w:rPr>
        <w:t>,</w:t>
      </w:r>
      <w:r w:rsidR="00B5759E" w:rsidRPr="008A5DA6">
        <w:rPr>
          <w:rFonts w:eastAsia="Times New Roman Bold" w:cs="Arial"/>
          <w:color w:val="141215"/>
          <w:u w:color="141215"/>
        </w:rPr>
        <w:t xml:space="preserve"> analysis of genetic markers </w:t>
      </w:r>
      <w:r w:rsidR="00AA321F">
        <w:rPr>
          <w:rFonts w:eastAsia="Times New Roman Bold" w:cs="Arial"/>
          <w:color w:val="141215"/>
          <w:u w:color="141215"/>
        </w:rPr>
        <w:t>and karyotype</w:t>
      </w:r>
      <w:r w:rsidR="002130B8">
        <w:rPr>
          <w:rFonts w:eastAsia="Times New Roman Bold" w:cs="Arial"/>
          <w:color w:val="141215"/>
          <w:u w:color="141215"/>
        </w:rPr>
        <w:t>s</w:t>
      </w:r>
      <w:r w:rsidR="00AA321F">
        <w:rPr>
          <w:rFonts w:eastAsia="Times New Roman Bold" w:cs="Arial"/>
          <w:color w:val="141215"/>
          <w:u w:color="141215"/>
        </w:rPr>
        <w:t xml:space="preserve"> </w:t>
      </w:r>
      <w:r w:rsidR="00B5759E" w:rsidRPr="008A5DA6">
        <w:rPr>
          <w:rFonts w:eastAsia="Times New Roman Bold" w:cs="Arial"/>
          <w:color w:val="141215"/>
          <w:u w:color="141215"/>
        </w:rPr>
        <w:t>has shown that they have distinct genetic origins, ie that they derived from different host devils</w:t>
      </w:r>
      <w:r w:rsidR="00E66A71">
        <w:rPr>
          <w:rFonts w:eastAsia="Times New Roman Bold" w:cs="Arial"/>
          <w:color w:val="141215"/>
          <w:u w:color="141215"/>
        </w:rPr>
        <w:t xml:space="preserve"> </w:t>
      </w:r>
      <w:r w:rsidR="00E66A71">
        <w:rPr>
          <w:rFonts w:eastAsia="Times New Roman Bold" w:cs="Arial"/>
          <w:color w:val="141215"/>
          <w:u w:color="141215"/>
        </w:rPr>
        <w:fldChar w:fldCharType="begin">
          <w:fldData xml:space="preserve">PEVuZE5vdGU+PENpdGU+PEF1dGhvcj5QeWU8L0F1dGhvcj48WWVhcj4yMDE2PC9ZZWFyPjxSZWNO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</w:fldData>
        </w:fldChar>
      </w:r>
      <w:r w:rsidR="00DE12AF">
        <w:rPr>
          <w:rFonts w:eastAsia="Times New Roman Bold" w:cs="Arial"/>
          <w:color w:val="141215"/>
          <w:u w:color="141215"/>
        </w:rPr>
        <w:instrText xml:space="preserve"> ADDIN EN.CITE </w:instrText>
      </w:r>
      <w:r w:rsidR="00DE12AF">
        <w:rPr>
          <w:rFonts w:eastAsia="Times New Roman Bold" w:cs="Arial"/>
          <w:color w:val="141215"/>
          <w:u w:color="141215"/>
        </w:rPr>
        <w:fldChar w:fldCharType="begin">
          <w:fldData xml:space="preserve">PEVuZE5vdGU+PENpdGU+PEF1dGhvcj5QeWU8L0F1dGhvcj48WWVhcj4yMDE2PC9ZZWFyPjxSZWNO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</w:fldData>
        </w:fldChar>
      </w:r>
      <w:r w:rsidR="00DE12AF">
        <w:rPr>
          <w:rFonts w:eastAsia="Times New Roman Bold" w:cs="Arial"/>
          <w:color w:val="141215"/>
          <w:u w:color="141215"/>
        </w:rPr>
        <w:instrText xml:space="preserve"> ADDIN EN.CITE.DATA </w:instrText>
      </w:r>
      <w:r w:rsidR="00DE12AF">
        <w:rPr>
          <w:rFonts w:eastAsia="Times New Roman Bold" w:cs="Arial"/>
          <w:color w:val="141215"/>
          <w:u w:color="141215"/>
        </w:rPr>
      </w:r>
      <w:r w:rsidR="00DE12AF">
        <w:rPr>
          <w:rFonts w:eastAsia="Times New Roman Bold" w:cs="Arial"/>
          <w:color w:val="141215"/>
          <w:u w:color="141215"/>
        </w:rPr>
        <w:fldChar w:fldCharType="end"/>
      </w:r>
      <w:r w:rsidR="00E66A71">
        <w:rPr>
          <w:rFonts w:eastAsia="Times New Roman Bold" w:cs="Arial"/>
          <w:color w:val="141215"/>
          <w:u w:color="141215"/>
        </w:rPr>
      </w:r>
      <w:r w:rsidR="00E66A71">
        <w:rPr>
          <w:rFonts w:eastAsia="Times New Roman Bold" w:cs="Arial"/>
          <w:color w:val="141215"/>
          <w:u w:color="141215"/>
        </w:rPr>
        <w:fldChar w:fldCharType="separate"/>
      </w:r>
      <w:r w:rsidR="00DE12AF" w:rsidRPr="00DE12AF">
        <w:rPr>
          <w:rFonts w:eastAsia="Times New Roman Bold" w:cs="Arial"/>
          <w:noProof/>
          <w:color w:val="141215"/>
          <w:u w:color="141215"/>
          <w:vertAlign w:val="superscript"/>
        </w:rPr>
        <w:t>(3)</w:t>
      </w:r>
      <w:r w:rsidR="00E66A71">
        <w:rPr>
          <w:rFonts w:eastAsia="Times New Roman Bold" w:cs="Arial"/>
          <w:color w:val="141215"/>
          <w:u w:color="141215"/>
        </w:rPr>
        <w:fldChar w:fldCharType="end"/>
      </w:r>
      <w:r w:rsidR="00B5759E" w:rsidRPr="008A5DA6">
        <w:rPr>
          <w:rFonts w:eastAsia="Times New Roman Bold" w:cs="Arial"/>
          <w:color w:val="141215"/>
          <w:u w:color="141215"/>
        </w:rPr>
        <w:t xml:space="preserve">. </w:t>
      </w:r>
      <w:r w:rsidR="00215106">
        <w:rPr>
          <w:rFonts w:eastAsia="Times New Roman Bold" w:cs="Arial"/>
          <w:color w:val="141215"/>
          <w:u w:color="141215"/>
        </w:rPr>
        <w:t xml:space="preserve">In addition, the tumours have different MHC genotypes. </w:t>
      </w:r>
      <w:r w:rsidR="00B5759E" w:rsidRPr="008A5DA6">
        <w:rPr>
          <w:rFonts w:eastAsia="Times New Roman Bold" w:cs="Arial"/>
          <w:color w:val="141215"/>
          <w:u w:color="141215"/>
        </w:rPr>
        <w:t>DFT1 has been shown to have derived from a Schwann cell</w:t>
      </w:r>
      <w:r w:rsidR="00E66A71">
        <w:rPr>
          <w:rFonts w:eastAsia="Times New Roman Bold" w:cs="Arial"/>
          <w:color w:val="141215"/>
          <w:u w:color="141215"/>
        </w:rPr>
        <w:t xml:space="preserve"> </w:t>
      </w:r>
      <w:r w:rsidR="00C4558B">
        <w:rPr>
          <w:rFonts w:eastAsia="Times New Roman Bold" w:cs="Arial"/>
          <w:color w:val="141215"/>
          <w:u w:color="141215"/>
        </w:rPr>
        <w:fldChar w:fldCharType="begin">
          <w:fldData xml:space="preserve">PEVuZE5vdGU+PENpdGU+PEF1dGhvcj5NdXJjaGlzb248L0F1dGhvcj48WWVhcj4yMDEwPC9ZZWFy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</w:fldData>
        </w:fldChar>
      </w:r>
      <w:r w:rsidR="00263081">
        <w:rPr>
          <w:rFonts w:eastAsia="Times New Roman Bold" w:cs="Arial"/>
          <w:color w:val="141215"/>
          <w:u w:color="141215"/>
        </w:rPr>
        <w:instrText xml:space="preserve"> ADDIN EN.CITE </w:instrText>
      </w:r>
      <w:r w:rsidR="00263081">
        <w:rPr>
          <w:rFonts w:eastAsia="Times New Roman Bold" w:cs="Arial"/>
          <w:color w:val="141215"/>
          <w:u w:color="141215"/>
        </w:rPr>
        <w:fldChar w:fldCharType="begin">
          <w:fldData xml:space="preserve">PEVuZE5vdGU+PENpdGU+PEF1dGhvcj5NdXJjaGlzb248L0F1dGhvcj48WWVhcj4yMDEwPC9ZZWFy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</w:fldData>
        </w:fldChar>
      </w:r>
      <w:r w:rsidR="00263081">
        <w:rPr>
          <w:rFonts w:eastAsia="Times New Roman Bold" w:cs="Arial"/>
          <w:color w:val="141215"/>
          <w:u w:color="141215"/>
        </w:rPr>
        <w:instrText xml:space="preserve"> ADDIN EN.CITE.DATA </w:instrText>
      </w:r>
      <w:r w:rsidR="00263081">
        <w:rPr>
          <w:rFonts w:eastAsia="Times New Roman Bold" w:cs="Arial"/>
          <w:color w:val="141215"/>
          <w:u w:color="141215"/>
        </w:rPr>
      </w:r>
      <w:r w:rsidR="00263081">
        <w:rPr>
          <w:rFonts w:eastAsia="Times New Roman Bold" w:cs="Arial"/>
          <w:color w:val="141215"/>
          <w:u w:color="141215"/>
        </w:rPr>
        <w:fldChar w:fldCharType="end"/>
      </w:r>
      <w:r w:rsidR="00C4558B">
        <w:rPr>
          <w:rFonts w:eastAsia="Times New Roman Bold" w:cs="Arial"/>
          <w:color w:val="141215"/>
          <w:u w:color="141215"/>
        </w:rPr>
      </w:r>
      <w:r w:rsidR="00C4558B">
        <w:rPr>
          <w:rFonts w:eastAsia="Times New Roman Bold" w:cs="Arial"/>
          <w:color w:val="141215"/>
          <w:u w:color="141215"/>
        </w:rPr>
        <w:fldChar w:fldCharType="separate"/>
      </w:r>
      <w:r w:rsidR="00263081" w:rsidRPr="00263081">
        <w:rPr>
          <w:rFonts w:eastAsia="Times New Roman Bold" w:cs="Arial"/>
          <w:noProof/>
          <w:color w:val="141215"/>
          <w:u w:color="141215"/>
          <w:vertAlign w:val="superscript"/>
        </w:rPr>
        <w:t>(23)</w:t>
      </w:r>
      <w:r w:rsidR="00C4558B">
        <w:rPr>
          <w:rFonts w:eastAsia="Times New Roman Bold" w:cs="Arial"/>
          <w:color w:val="141215"/>
          <w:u w:color="141215"/>
        </w:rPr>
        <w:fldChar w:fldCharType="end"/>
      </w:r>
      <w:r w:rsidR="00B5759E" w:rsidRPr="008A5DA6">
        <w:rPr>
          <w:rFonts w:eastAsia="Times New Roman Bold" w:cs="Arial"/>
          <w:color w:val="141215"/>
          <w:u w:color="141215"/>
        </w:rPr>
        <w:t>, while the cell type of origin of DFT2</w:t>
      </w:r>
      <w:r w:rsidR="00B5759E" w:rsidRPr="00C5320F">
        <w:rPr>
          <w:rFonts w:eastAsia="Times New Roman Bold" w:cs="Arial"/>
          <w:color w:val="141215"/>
          <w:u w:color="141215"/>
        </w:rPr>
        <w:t xml:space="preserve"> is unknown.</w:t>
      </w:r>
    </w:p>
    <w:p w14:paraId="1A437AA1" w14:textId="77777777" w:rsidR="00D33ACA" w:rsidRDefault="00D33ACA" w:rsidP="007B4295">
      <w:pPr>
        <w:spacing w:line="480" w:lineRule="auto"/>
        <w:rPr>
          <w:rFonts w:eastAsia="Times New Roman Bold" w:cs="Arial"/>
          <w:color w:val="141215"/>
          <w:u w:color="141215"/>
        </w:rPr>
      </w:pPr>
    </w:p>
    <w:p w14:paraId="2EBC7C52" w14:textId="75293853" w:rsidR="00DA174C" w:rsidRPr="00DA174C" w:rsidRDefault="00DA174C" w:rsidP="007B4295">
      <w:pPr>
        <w:spacing w:line="480" w:lineRule="auto"/>
        <w:rPr>
          <w:rFonts w:eastAsia="Times New Roman Bold" w:cs="Arial"/>
          <w:i/>
          <w:color w:val="141215"/>
          <w:u w:color="141215"/>
        </w:rPr>
      </w:pPr>
      <w:r w:rsidRPr="00DA174C">
        <w:rPr>
          <w:rFonts w:eastAsia="Times New Roman Bold" w:cs="Arial"/>
          <w:i/>
          <w:color w:val="141215"/>
          <w:u w:color="141215"/>
        </w:rPr>
        <w:lastRenderedPageBreak/>
        <w:t>Bivalve Transmissible Neoplasms</w:t>
      </w:r>
      <w:r w:rsidR="00D713B0">
        <w:rPr>
          <w:rFonts w:eastAsia="Times New Roman Bold" w:cs="Arial"/>
          <w:i/>
          <w:color w:val="141215"/>
          <w:u w:color="141215"/>
        </w:rPr>
        <w:t xml:space="preserve"> (BTN)</w:t>
      </w:r>
    </w:p>
    <w:p w14:paraId="5567AB2B" w14:textId="2FC8B588" w:rsidR="000F6E78" w:rsidRPr="00263081" w:rsidRDefault="002130B8" w:rsidP="007B4295">
      <w:pPr>
        <w:spacing w:line="480" w:lineRule="auto"/>
        <w:rPr>
          <w:rFonts w:eastAsia="Times New Roman Bold" w:cs="Arial"/>
          <w:i/>
          <w:color w:val="141215"/>
          <w:u w:color="141215"/>
        </w:rPr>
      </w:pPr>
      <w:r>
        <w:rPr>
          <w:rFonts w:eastAsia="Times New Roman Bold" w:cs="Arial"/>
          <w:color w:val="141215"/>
          <w:u w:color="141215"/>
        </w:rPr>
        <w:t>Most</w:t>
      </w:r>
      <w:r w:rsidR="00B5759E" w:rsidRPr="00C5320F">
        <w:rPr>
          <w:rFonts w:eastAsia="Times New Roman Bold" w:cs="Arial"/>
          <w:color w:val="141215"/>
          <w:u w:color="141215"/>
        </w:rPr>
        <w:t xml:space="preserve"> recently</w:t>
      </w:r>
      <w:r>
        <w:rPr>
          <w:rFonts w:eastAsia="Times New Roman Bold" w:cs="Arial"/>
          <w:color w:val="141215"/>
          <w:u w:color="141215"/>
        </w:rPr>
        <w:t>,</w:t>
      </w:r>
      <w:r w:rsidR="00B5759E" w:rsidRPr="00C5320F">
        <w:rPr>
          <w:rFonts w:eastAsia="Times New Roman Bold" w:cs="Arial"/>
          <w:color w:val="141215"/>
          <w:u w:color="141215"/>
        </w:rPr>
        <w:t xml:space="preserve"> </w:t>
      </w:r>
      <w:r w:rsidR="00215106">
        <w:rPr>
          <w:rFonts w:eastAsia="Times New Roman Bold" w:cs="Arial"/>
          <w:color w:val="141215"/>
          <w:u w:color="141215"/>
        </w:rPr>
        <w:t xml:space="preserve">four </w:t>
      </w:r>
      <w:r w:rsidR="00B5759E" w:rsidRPr="00C5320F">
        <w:rPr>
          <w:rFonts w:eastAsia="Times New Roman Bold" w:cs="Arial"/>
          <w:color w:val="141215"/>
          <w:u w:color="141215"/>
        </w:rPr>
        <w:t xml:space="preserve">contagious tumours have been identified in </w:t>
      </w:r>
      <w:r w:rsidR="00D713B0">
        <w:rPr>
          <w:rFonts w:eastAsia="Times New Roman Bold" w:cs="Arial"/>
          <w:color w:val="141215"/>
          <w:u w:color="141215"/>
        </w:rPr>
        <w:t>four</w:t>
      </w:r>
      <w:r w:rsidR="00215106">
        <w:rPr>
          <w:rFonts w:eastAsia="Times New Roman Bold" w:cs="Arial"/>
          <w:color w:val="141215"/>
          <w:u w:color="141215"/>
        </w:rPr>
        <w:t xml:space="preserve"> bivalve species</w:t>
      </w:r>
      <w:r w:rsidR="00D713B0">
        <w:rPr>
          <w:rFonts w:eastAsia="Times New Roman Bold" w:cs="Arial"/>
          <w:color w:val="141215"/>
          <w:u w:color="141215"/>
        </w:rPr>
        <w:t xml:space="preserve"> </w:t>
      </w:r>
      <w:r w:rsidR="00D713B0" w:rsidRPr="00D713B0">
        <w:rPr>
          <w:rFonts w:eastAsia="Times New Roman Bold" w:cs="Arial"/>
          <w:color w:val="141215"/>
          <w:u w:color="141215"/>
        </w:rPr>
        <w:t>(soft shell clams (</w:t>
      </w:r>
      <w:r w:rsidR="00D713B0" w:rsidRPr="00D713B0">
        <w:rPr>
          <w:rFonts w:cs="Arial"/>
          <w:i/>
        </w:rPr>
        <w:t>Mya arenaria</w:t>
      </w:r>
      <w:r w:rsidR="00D713B0" w:rsidRPr="00D713B0">
        <w:rPr>
          <w:rFonts w:cs="Arial"/>
        </w:rPr>
        <w:t>)</w:t>
      </w:r>
      <w:r w:rsidR="00D713B0" w:rsidRPr="00D713B0">
        <w:rPr>
          <w:rFonts w:eastAsia="Times New Roman Bold" w:cs="Arial"/>
          <w:color w:val="141215"/>
          <w:u w:color="141215"/>
        </w:rPr>
        <w:t>, mussels (</w:t>
      </w:r>
      <w:r w:rsidR="00D713B0" w:rsidRPr="00D713B0">
        <w:rPr>
          <w:rFonts w:cs="Arial"/>
          <w:i/>
        </w:rPr>
        <w:t>Mytilus trossulus</w:t>
      </w:r>
      <w:r w:rsidR="00D713B0" w:rsidRPr="00D713B0">
        <w:rPr>
          <w:rFonts w:cs="Arial"/>
        </w:rPr>
        <w:t>)</w:t>
      </w:r>
      <w:r w:rsidR="00D713B0" w:rsidRPr="00D713B0">
        <w:rPr>
          <w:rFonts w:eastAsia="Times New Roman Bold" w:cs="Arial"/>
          <w:color w:val="141215"/>
          <w:u w:color="141215"/>
        </w:rPr>
        <w:t>, cockles (</w:t>
      </w:r>
      <w:r w:rsidR="00D713B0" w:rsidRPr="00D713B0">
        <w:rPr>
          <w:rFonts w:cs="Arial"/>
          <w:i/>
        </w:rPr>
        <w:t>Cerastoderma edule</w:t>
      </w:r>
      <w:r w:rsidR="00D713B0" w:rsidRPr="00D713B0">
        <w:rPr>
          <w:rFonts w:cs="Arial"/>
        </w:rPr>
        <w:t>)</w:t>
      </w:r>
      <w:r w:rsidR="00D713B0" w:rsidRPr="00D713B0">
        <w:rPr>
          <w:rFonts w:eastAsia="Times New Roman Bold" w:cs="Arial"/>
          <w:color w:val="141215"/>
          <w:u w:color="141215"/>
        </w:rPr>
        <w:t xml:space="preserve"> and </w:t>
      </w:r>
      <w:r w:rsidR="00D713B0" w:rsidRPr="00D713B0">
        <w:rPr>
          <w:rFonts w:cs="Arial"/>
        </w:rPr>
        <w:t>golden carpet shell clams (</w:t>
      </w:r>
      <w:r w:rsidR="00D713B0" w:rsidRPr="00D713B0">
        <w:rPr>
          <w:rFonts w:cs="Arial"/>
          <w:i/>
        </w:rPr>
        <w:t>Polititapes aureus</w:t>
      </w:r>
      <w:r w:rsidR="00D713B0" w:rsidRPr="00D713B0">
        <w:rPr>
          <w:rFonts w:cs="Arial"/>
        </w:rPr>
        <w:t>)</w:t>
      </w:r>
      <w:r w:rsidR="00D713B0">
        <w:rPr>
          <w:rFonts w:cs="Arial"/>
        </w:rPr>
        <w:t>)</w:t>
      </w:r>
      <w:r w:rsidR="001C499F">
        <w:rPr>
          <w:rFonts w:eastAsia="Times New Roman Bold" w:cs="Arial"/>
          <w:color w:val="141215"/>
          <w:u w:color="141215"/>
        </w:rPr>
        <w:t>, these are collectively known as Bivalve Transmissible Neoplasms</w:t>
      </w:r>
      <w:r w:rsidR="001E5091">
        <w:rPr>
          <w:rFonts w:eastAsia="Times New Roman Bold" w:cs="Arial"/>
          <w:color w:val="141215"/>
          <w:u w:color="141215"/>
        </w:rPr>
        <w:t xml:space="preserve"> (BTNs)</w:t>
      </w:r>
      <w:r w:rsidR="00915359">
        <w:rPr>
          <w:rFonts w:eastAsia="Times New Roman Bold" w:cs="Arial"/>
          <w:color w:val="141215"/>
          <w:u w:color="141215"/>
        </w:rPr>
        <w:t xml:space="preserve"> </w:t>
      </w:r>
      <w:r w:rsidR="00915359">
        <w:rPr>
          <w:rFonts w:eastAsia="Times New Roman Bold" w:cs="Arial"/>
          <w:color w:val="141215"/>
          <w:u w:color="141215"/>
        </w:rPr>
        <w:fldChar w:fldCharType="begin">
          <w:fldData xml:space="preserve">PEVuZE5vdGU+PENpdGU+PEF1dGhvcj5NZXR6Z2VyPC9BdXRob3I+PFllYXI+MjAxNTwvWWVhcj48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</w:fldData>
        </w:fldChar>
      </w:r>
      <w:r w:rsidR="00DE12AF">
        <w:rPr>
          <w:rFonts w:eastAsia="Times New Roman Bold" w:cs="Arial"/>
          <w:color w:val="141215"/>
          <w:u w:color="141215"/>
        </w:rPr>
        <w:instrText xml:space="preserve"> ADDIN EN.CITE </w:instrText>
      </w:r>
      <w:r w:rsidR="00DE12AF">
        <w:rPr>
          <w:rFonts w:eastAsia="Times New Roman Bold" w:cs="Arial"/>
          <w:color w:val="141215"/>
          <w:u w:color="141215"/>
        </w:rPr>
        <w:fldChar w:fldCharType="begin">
          <w:fldData xml:space="preserve">PEVuZE5vdGU+PENpdGU+PEF1dGhvcj5NZXR6Z2VyPC9BdXRob3I+PFllYXI+MjAxNTwvWWVhcj48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</w:fldData>
        </w:fldChar>
      </w:r>
      <w:r w:rsidR="00DE12AF">
        <w:rPr>
          <w:rFonts w:eastAsia="Times New Roman Bold" w:cs="Arial"/>
          <w:color w:val="141215"/>
          <w:u w:color="141215"/>
        </w:rPr>
        <w:instrText xml:space="preserve"> ADDIN EN.CITE.DATA </w:instrText>
      </w:r>
      <w:r w:rsidR="00DE12AF">
        <w:rPr>
          <w:rFonts w:eastAsia="Times New Roman Bold" w:cs="Arial"/>
          <w:color w:val="141215"/>
          <w:u w:color="141215"/>
        </w:rPr>
      </w:r>
      <w:r w:rsidR="00DE12AF">
        <w:rPr>
          <w:rFonts w:eastAsia="Times New Roman Bold" w:cs="Arial"/>
          <w:color w:val="141215"/>
          <w:u w:color="141215"/>
        </w:rPr>
        <w:fldChar w:fldCharType="end"/>
      </w:r>
      <w:r w:rsidR="00915359">
        <w:rPr>
          <w:rFonts w:eastAsia="Times New Roman Bold" w:cs="Arial"/>
          <w:color w:val="141215"/>
          <w:u w:color="141215"/>
        </w:rPr>
      </w:r>
      <w:r w:rsidR="00915359">
        <w:rPr>
          <w:rFonts w:eastAsia="Times New Roman Bold" w:cs="Arial"/>
          <w:color w:val="141215"/>
          <w:u w:color="141215"/>
        </w:rPr>
        <w:fldChar w:fldCharType="separate"/>
      </w:r>
      <w:r w:rsidR="00DE12AF" w:rsidRPr="00DE12AF">
        <w:rPr>
          <w:rFonts w:eastAsia="Times New Roman Bold" w:cs="Arial"/>
          <w:noProof/>
          <w:color w:val="141215"/>
          <w:u w:color="141215"/>
          <w:vertAlign w:val="superscript"/>
        </w:rPr>
        <w:t>(4, 5)</w:t>
      </w:r>
      <w:r w:rsidR="00915359">
        <w:rPr>
          <w:rFonts w:eastAsia="Times New Roman Bold" w:cs="Arial"/>
          <w:color w:val="141215"/>
          <w:u w:color="141215"/>
        </w:rPr>
        <w:fldChar w:fldCharType="end"/>
      </w:r>
      <w:r w:rsidR="00263081">
        <w:rPr>
          <w:rFonts w:eastAsia="Times New Roman Bold" w:cs="Arial"/>
          <w:color w:val="141215"/>
          <w:u w:color="141215"/>
        </w:rPr>
        <w:t xml:space="preserve">. </w:t>
      </w:r>
      <w:r w:rsidR="00B5759E" w:rsidRPr="00C5320F">
        <w:rPr>
          <w:rFonts w:eastAsia="Times New Roman Bold" w:cs="Arial"/>
          <w:color w:val="141215"/>
          <w:u w:color="141215"/>
        </w:rPr>
        <w:t xml:space="preserve">Although these tumours have existed for many years, their contagious nature has only recently been established </w:t>
      </w:r>
      <w:r w:rsidR="001E5091">
        <w:rPr>
          <w:rFonts w:eastAsia="Times New Roman Bold" w:cs="Arial"/>
          <w:color w:val="141215"/>
          <w:u w:color="141215"/>
        </w:rPr>
        <w:t>due to</w:t>
      </w:r>
      <w:r w:rsidR="001C499F">
        <w:rPr>
          <w:rFonts w:eastAsia="Times New Roman Bold" w:cs="Arial"/>
          <w:color w:val="141215"/>
          <w:u w:color="141215"/>
        </w:rPr>
        <w:t xml:space="preserve"> the discovery that </w:t>
      </w:r>
      <w:r w:rsidR="001E5091">
        <w:rPr>
          <w:rFonts w:eastAsia="Times New Roman Bold" w:cs="Arial"/>
          <w:color w:val="141215"/>
          <w:u w:color="141215"/>
        </w:rPr>
        <w:t>each tumour</w:t>
      </w:r>
      <w:r w:rsidR="001C499F">
        <w:rPr>
          <w:rFonts w:eastAsia="Times New Roman Bold" w:cs="Arial"/>
          <w:color w:val="141215"/>
          <w:u w:color="141215"/>
        </w:rPr>
        <w:t xml:space="preserve"> </w:t>
      </w:r>
      <w:r w:rsidR="001E5091">
        <w:rPr>
          <w:rFonts w:eastAsia="Times New Roman Bold" w:cs="Arial"/>
          <w:color w:val="141215"/>
          <w:u w:color="141215"/>
        </w:rPr>
        <w:t xml:space="preserve">shares the same copy number of </w:t>
      </w:r>
      <w:r w:rsidR="001C499F">
        <w:rPr>
          <w:rFonts w:eastAsia="Times New Roman Bold" w:cs="Arial"/>
          <w:color w:val="141215"/>
          <w:u w:color="141215"/>
        </w:rPr>
        <w:t>retrotransposons and identical integration sites</w:t>
      </w:r>
      <w:r w:rsidR="00915359">
        <w:rPr>
          <w:rFonts w:eastAsia="Times New Roman Bold" w:cs="Arial"/>
          <w:color w:val="141215"/>
          <w:u w:color="141215"/>
        </w:rPr>
        <w:t xml:space="preserve"> </w:t>
      </w:r>
      <w:r w:rsidR="00915359">
        <w:rPr>
          <w:rFonts w:eastAsia="Times New Roman Bold" w:cs="Arial"/>
          <w:color w:val="141215"/>
          <w:u w:color="141215"/>
        </w:rPr>
        <w:fldChar w:fldCharType="begin"/>
      </w:r>
      <w:r w:rsidR="00DE12AF">
        <w:rPr>
          <w:rFonts w:eastAsia="Times New Roman Bold" w:cs="Arial"/>
          <w:color w:val="141215"/>
          <w:u w:color="141215"/>
        </w:rPr>
        <w:instrText xml:space="preserve"> ADDIN EN.CITE &lt;EndNote&gt;&lt;Cite&gt;&lt;Author&gt;Metzger&lt;/Author&gt;&lt;Year&gt;2015&lt;/Year&gt;&lt;RecNum&gt;1132&lt;/RecNum&gt;&lt;DisplayText&gt;&lt;style face="superscript"&gt;(4)&lt;/style&gt;&lt;/DisplayText&gt;&lt;record&gt;&lt;rec-number&gt;1132&lt;/rec-number&gt;&lt;foreign-keys&gt;&lt;key app="EN" db-id="2r0tafxs7waf2aedxxj5awe2avdw95szepws" timestamp="1484258111"&gt;1132&lt;/key&gt;&lt;/foreign-keys&gt;&lt;ref-type name="Journal Article"&gt;17&lt;/ref-type&gt;&lt;contributors&gt;&lt;authors&gt;&lt;author&gt;Metzger, M. J.&lt;/author&gt;&lt;author&gt;Reinisch, C.&lt;/author&gt;&lt;author&gt;Sherry, J.&lt;/author&gt;&lt;author&gt;Goff, S. P.&lt;/author&gt;&lt;/authors&gt;&lt;/contributors&gt;&lt;auth-address&gt;Howard Hughes Medical Institute, Department of Biochemistry and Molecular Biophysics, Columbia University, New York, NY 10032, USA.&amp;#xD;Environment Canada, Water Science &amp;amp; Technology Directorate, Burlington, Ontario L7R 4A6, Canada.&amp;#xD;Howard Hughes Medical Institute, Department of Biochemistry and Molecular Biophysics, Columbia University, New York, NY 10032, USA. Electronic address: spg1@columbia.edu.&lt;/auth-address&gt;&lt;titles&gt;&lt;title&gt;Horizontal transmission of clonal cancer cells causes leukemia in soft-shell clams&lt;/title&gt;&lt;secondary-title&gt;Cell&lt;/secondary-title&gt;&lt;/titles&gt;&lt;periodical&gt;&lt;full-title&gt;Cell&lt;/full-title&gt;&lt;/periodical&gt;&lt;pages&gt;255-63&lt;/pages&gt;&lt;volume&gt;161&lt;/volume&gt;&lt;number&gt;2&lt;/number&gt;&lt;keywords&gt;&lt;keyword&gt;Animals&lt;/keyword&gt;&lt;keyword&gt;DNA, Mitochondrial/genetics&lt;/keyword&gt;&lt;keyword&gt;Leukemia/genetics/pathology&lt;/keyword&gt;&lt;keyword&gt;Microsatellite Repeats&lt;/keyword&gt;&lt;keyword&gt;Mya/*cytology/genetics&lt;/keyword&gt;&lt;keyword&gt;Retroelements&lt;/keyword&gt;&lt;/keywords&gt;&lt;dates&gt;&lt;year&gt;2015&lt;/year&gt;&lt;pub-dates&gt;&lt;date&gt;Apr 09&lt;/date&gt;&lt;/pub-dates&gt;&lt;/dates&gt;&lt;isbn&gt;1097-4172 (Electronic)&amp;#xD;0092-8674 (Linking)&lt;/isbn&gt;&lt;accession-num&gt;25860608&lt;/accession-num&gt;&lt;urls&gt;&lt;related-urls&gt;&lt;url&gt;http://www.ncbi.nlm.nih.gov/pubmed/25860608&lt;/url&gt;&lt;/related-urls&gt;&lt;/urls&gt;&lt;custom2&gt;PMC4393529&lt;/custom2&gt;&lt;electronic-resource-num&gt;10.1016/j.cell.2015.02.042&lt;/electronic-resource-num&gt;&lt;/record&gt;&lt;/Cite&gt;&lt;/EndNote&gt;</w:instrText>
      </w:r>
      <w:r w:rsidR="00915359">
        <w:rPr>
          <w:rFonts w:eastAsia="Times New Roman Bold" w:cs="Arial"/>
          <w:color w:val="141215"/>
          <w:u w:color="141215"/>
        </w:rPr>
        <w:fldChar w:fldCharType="separate"/>
      </w:r>
      <w:r w:rsidR="00DE12AF" w:rsidRPr="00DE12AF">
        <w:rPr>
          <w:rFonts w:eastAsia="Times New Roman Bold" w:cs="Arial"/>
          <w:noProof/>
          <w:color w:val="141215"/>
          <w:u w:color="141215"/>
          <w:vertAlign w:val="superscript"/>
        </w:rPr>
        <w:t>(4)</w:t>
      </w:r>
      <w:r w:rsidR="00915359">
        <w:rPr>
          <w:rFonts w:eastAsia="Times New Roman Bold" w:cs="Arial"/>
          <w:color w:val="141215"/>
          <w:u w:color="141215"/>
        </w:rPr>
        <w:fldChar w:fldCharType="end"/>
      </w:r>
      <w:r w:rsidR="00B5759E" w:rsidRPr="00C5320F">
        <w:rPr>
          <w:rFonts w:eastAsia="Times New Roman Bold" w:cs="Arial"/>
          <w:color w:val="141215"/>
          <w:u w:color="141215"/>
        </w:rPr>
        <w:t xml:space="preserve">. These cancers </w:t>
      </w:r>
      <w:r>
        <w:rPr>
          <w:rFonts w:eastAsia="Times New Roman Bold" w:cs="Arial"/>
          <w:color w:val="141215"/>
          <w:u w:color="141215"/>
        </w:rPr>
        <w:t>cause</w:t>
      </w:r>
      <w:r w:rsidR="001C499F">
        <w:rPr>
          <w:rFonts w:eastAsia="Times New Roman Bold" w:cs="Arial"/>
          <w:color w:val="141215"/>
          <w:u w:color="141215"/>
        </w:rPr>
        <w:t xml:space="preserve"> high levels of mortality and </w:t>
      </w:r>
      <w:r>
        <w:rPr>
          <w:rFonts w:eastAsia="Times New Roman Bold" w:cs="Arial"/>
          <w:color w:val="141215"/>
          <w:u w:color="141215"/>
        </w:rPr>
        <w:t>have nega</w:t>
      </w:r>
      <w:r>
        <w:rPr>
          <w:rFonts w:eastAsia="Times New Roman Bold" w:cs="Arial"/>
          <w:color w:val="141215"/>
          <w:u w:color="141215"/>
        </w:rPr>
        <w:lastRenderedPageBreak/>
        <w:t>tively affected</w:t>
      </w:r>
      <w:r w:rsidR="001C499F">
        <w:rPr>
          <w:rFonts w:eastAsia="Times New Roman Bold" w:cs="Arial"/>
          <w:color w:val="141215"/>
          <w:u w:color="141215"/>
        </w:rPr>
        <w:t xml:space="preserve"> populations</w:t>
      </w:r>
      <w:r w:rsidR="00B5759E" w:rsidRPr="00C5320F">
        <w:rPr>
          <w:rFonts w:eastAsia="Times New Roman Bold" w:cs="Arial"/>
          <w:color w:val="141215"/>
          <w:u w:color="141215"/>
        </w:rPr>
        <w:t xml:space="preserve">. </w:t>
      </w:r>
      <w:r w:rsidR="001C499F">
        <w:rPr>
          <w:rFonts w:eastAsia="Times New Roman Bold" w:cs="Arial"/>
          <w:color w:val="141215"/>
          <w:u w:color="141215"/>
        </w:rPr>
        <w:t>Three of the four BTNs are species specific and experimental transmission across species is not possible</w:t>
      </w:r>
      <w:r w:rsidR="00915359">
        <w:rPr>
          <w:rFonts w:eastAsia="Times New Roman Bold" w:cs="Arial"/>
          <w:color w:val="141215"/>
          <w:u w:color="141215"/>
        </w:rPr>
        <w:t xml:space="preserve"> </w:t>
      </w:r>
      <w:r w:rsidR="00915359">
        <w:rPr>
          <w:rFonts w:eastAsia="Times New Roman Bold" w:cs="Arial"/>
          <w:color w:val="141215"/>
          <w:u w:color="141215"/>
        </w:rPr>
        <w:fldChar w:fldCharType="begin"/>
      </w:r>
      <w:r w:rsidR="00DE12AF">
        <w:rPr>
          <w:rFonts w:eastAsia="Times New Roman Bold" w:cs="Arial"/>
          <w:color w:val="141215"/>
          <w:u w:color="141215"/>
        </w:rPr>
        <w:instrText xml:space="preserve"> ADDIN EN.CITE &lt;EndNote&gt;&lt;Cite&gt;&lt;Author&gt;Metzger&lt;/Author&gt;&lt;Year&gt;2016&lt;/Year&gt;&lt;RecNum&gt;1131&lt;/RecNum&gt;&lt;DisplayText&gt;&lt;style face="superscript"&gt;(5)&lt;/style&gt;&lt;/DisplayText&gt;&lt;record&gt;&lt;rec-number&gt;1131&lt;/rec-number&gt;&lt;foreign-keys&gt;&lt;key app="EN" db-id="2r0tafxs7waf2aedxxj5awe2avdw95szepws" timestamp="1484258094"&gt;1131&lt;/key&gt;&lt;/foreign-keys&gt;&lt;ref-type name="Journal Article"&gt;17&lt;/ref-type&gt;&lt;contributors&gt;&lt;authors&gt;&lt;author&gt;Metzger, M. J.&lt;/author&gt;&lt;author&gt;Villalba, A.&lt;/author&gt;&lt;author&gt;Carballal, M. J.&lt;/author&gt;&lt;author&gt;Iglesias, D.&lt;/author&gt;&lt;author&gt;Sherry, J.&lt;/author&gt;&lt;author&gt;Reinisch, C.&lt;/author&gt;&lt;author&gt;Muttray, A. F.&lt;/author&gt;&lt;author&gt;Baldwin, S. A.&lt;/author&gt;&lt;author&gt;Goff, S. P.&lt;/author&gt;&lt;/authors&gt;&lt;/contributors&gt;&lt;titles&gt;&lt;title&gt;Widespread transmission of independent cancer lineages within multiple bivalve species&lt;/title&gt;&lt;secondary-title&gt;Nature&lt;/secondary-title&gt;&lt;/titles&gt;&lt;periodical&gt;&lt;full-title&gt;Nature&lt;/full-title&gt;&lt;/periodical&gt;&lt;pages&gt;705-9&lt;/pages&gt;&lt;volume&gt;534&lt;/volume&gt;&lt;number&gt;7609&lt;/number&gt;&lt;keywords&gt;&lt;keyword&gt;Animal Diseases/diagnosis/genetics/*pathology/*transmission&lt;/keyword&gt;&lt;keyword&gt;Animals&lt;/keyword&gt;&lt;keyword&gt;Aquatic Organisms/cytology&lt;/keyword&gt;&lt;keyword&gt;*Bivalvia/cytology/genetics&lt;/keyword&gt;&lt;keyword&gt;Cell Lineage/genetics&lt;/keyword&gt;&lt;keyword&gt;Cell Nucleus/genetics&lt;/keyword&gt;&lt;keyword&gt;DNA, Mitochondrial/analysis/genetics&lt;/keyword&gt;&lt;keyword&gt;Genotype&lt;/keyword&gt;&lt;keyword&gt;Hemocytes/metabolism&lt;/keyword&gt;&lt;keyword&gt;Neoplasms/diagnosis/genetics/pathology/*veterinary&lt;/keyword&gt;&lt;keyword&gt;Phylogeny&lt;/keyword&gt;&lt;keyword&gt;Species Specificity&lt;/keyword&gt;&lt;/keywords&gt;&lt;dates&gt;&lt;year&gt;2016&lt;/year&gt;&lt;pub-dates&gt;&lt;date&gt;Jun 30&lt;/date&gt;&lt;/pub-dates&gt;&lt;/dates&gt;&lt;isbn&gt;1476-4687 (Electronic)&amp;#xD;0028-0836 (Linking)&lt;/isbn&gt;&lt;accession-num&gt;27338791&lt;/accession-num&gt;&lt;urls&gt;&lt;related-urls&gt;&lt;url&gt;http://www.ncbi.nlm.nih.gov/pubmed/27338791&lt;/url&gt;&lt;/related-urls&gt;&lt;/urls&gt;&lt;custom2&gt;PMC4939143&lt;/custom2&gt;&lt;electronic-resource-num&gt;10.1038/nature18599&lt;/electronic-resource-num&gt;&lt;/record&gt;&lt;/Cite&gt;&lt;/EndNote&gt;</w:instrText>
      </w:r>
      <w:r w:rsidR="00915359">
        <w:rPr>
          <w:rFonts w:eastAsia="Times New Roman Bold" w:cs="Arial"/>
          <w:color w:val="141215"/>
          <w:u w:color="141215"/>
        </w:rPr>
        <w:fldChar w:fldCharType="separate"/>
      </w:r>
      <w:r w:rsidR="00DE12AF" w:rsidRPr="00DE12AF">
        <w:rPr>
          <w:rFonts w:eastAsia="Times New Roman Bold" w:cs="Arial"/>
          <w:noProof/>
          <w:color w:val="141215"/>
          <w:u w:color="141215"/>
          <w:vertAlign w:val="superscript"/>
        </w:rPr>
        <w:t>(5)</w:t>
      </w:r>
      <w:r w:rsidR="00915359">
        <w:rPr>
          <w:rFonts w:eastAsia="Times New Roman Bold" w:cs="Arial"/>
          <w:color w:val="141215"/>
          <w:u w:color="141215"/>
        </w:rPr>
        <w:fldChar w:fldCharType="end"/>
      </w:r>
      <w:r w:rsidR="001C499F">
        <w:rPr>
          <w:rFonts w:eastAsia="Times New Roman Bold" w:cs="Arial"/>
          <w:color w:val="141215"/>
          <w:u w:color="141215"/>
        </w:rPr>
        <w:t xml:space="preserve">. However, the </w:t>
      </w:r>
      <w:r w:rsidR="001E5091">
        <w:rPr>
          <w:rFonts w:eastAsia="Times New Roman Bold" w:cs="Arial"/>
          <w:color w:val="141215"/>
          <w:u w:color="141215"/>
        </w:rPr>
        <w:t>BTN</w:t>
      </w:r>
      <w:r w:rsidR="001C499F">
        <w:rPr>
          <w:rFonts w:eastAsia="Times New Roman Bold" w:cs="Arial"/>
          <w:color w:val="141215"/>
          <w:u w:color="141215"/>
        </w:rPr>
        <w:t xml:space="preserve"> defined in </w:t>
      </w:r>
      <w:r w:rsidR="001C499F" w:rsidRPr="001C499F">
        <w:rPr>
          <w:rFonts w:eastAsia="Times New Roman Bold" w:cs="Arial"/>
          <w:i/>
          <w:color w:val="141215"/>
          <w:u w:color="141215"/>
        </w:rPr>
        <w:t>P. aureus</w:t>
      </w:r>
      <w:r w:rsidR="001C499F">
        <w:rPr>
          <w:rFonts w:eastAsia="Times New Roman Bold" w:cs="Arial"/>
          <w:color w:val="141215"/>
          <w:u w:color="141215"/>
        </w:rPr>
        <w:t xml:space="preserve"> originally derived from a second species, </w:t>
      </w:r>
      <w:r w:rsidR="001C499F" w:rsidRPr="001C499F">
        <w:rPr>
          <w:rFonts w:eastAsia="Times New Roman Bold" w:cs="Arial"/>
          <w:i/>
          <w:color w:val="141215"/>
          <w:u w:color="141215"/>
        </w:rPr>
        <w:t xml:space="preserve">V. </w:t>
      </w:r>
      <w:r w:rsidR="00263081">
        <w:rPr>
          <w:rFonts w:eastAsia="Times New Roman Bold" w:cs="Arial"/>
          <w:i/>
          <w:color w:val="141215"/>
          <w:u w:color="141215"/>
        </w:rPr>
        <w:t>corrugate</w:t>
      </w:r>
      <w:r w:rsidR="001C499F">
        <w:rPr>
          <w:rFonts w:eastAsia="Times New Roman Bold" w:cs="Arial"/>
          <w:color w:val="141215"/>
          <w:u w:color="141215"/>
        </w:rPr>
        <w:t xml:space="preserve">, </w:t>
      </w:r>
      <w:r w:rsidR="001E5091">
        <w:rPr>
          <w:rFonts w:eastAsia="Times New Roman Bold" w:cs="Arial"/>
          <w:color w:val="141215"/>
          <w:u w:color="141215"/>
        </w:rPr>
        <w:t>which means this cancer has</w:t>
      </w:r>
      <w:r w:rsidR="001C499F">
        <w:rPr>
          <w:rFonts w:eastAsia="Times New Roman Bold" w:cs="Arial"/>
          <w:color w:val="141215"/>
          <w:u w:color="141215"/>
        </w:rPr>
        <w:t xml:space="preserve"> cross</w:t>
      </w:r>
      <w:r w:rsidR="001E5091">
        <w:rPr>
          <w:rFonts w:eastAsia="Times New Roman Bold" w:cs="Arial"/>
          <w:color w:val="141215"/>
          <w:u w:color="141215"/>
        </w:rPr>
        <w:t>ed</w:t>
      </w:r>
      <w:r w:rsidR="001C499F">
        <w:rPr>
          <w:rFonts w:eastAsia="Times New Roman Bold" w:cs="Arial"/>
          <w:color w:val="141215"/>
          <w:u w:color="141215"/>
        </w:rPr>
        <w:t xml:space="preserve"> </w:t>
      </w:r>
      <w:r w:rsidR="001E5091">
        <w:rPr>
          <w:rFonts w:eastAsia="Times New Roman Bold" w:cs="Arial"/>
          <w:color w:val="141215"/>
          <w:u w:color="141215"/>
        </w:rPr>
        <w:t xml:space="preserve">a </w:t>
      </w:r>
      <w:r w:rsidR="001C499F">
        <w:rPr>
          <w:rFonts w:eastAsia="Times New Roman Bold" w:cs="Arial"/>
          <w:color w:val="141215"/>
          <w:u w:color="141215"/>
        </w:rPr>
        <w:t>species</w:t>
      </w:r>
      <w:r w:rsidR="001E5091">
        <w:rPr>
          <w:rFonts w:eastAsia="Times New Roman Bold" w:cs="Arial"/>
          <w:color w:val="141215"/>
          <w:u w:color="141215"/>
        </w:rPr>
        <w:t xml:space="preserve"> barrier</w:t>
      </w:r>
      <w:r w:rsidR="001C499F">
        <w:rPr>
          <w:rFonts w:eastAsia="Times New Roman Bold" w:cs="Arial"/>
          <w:color w:val="141215"/>
          <w:u w:color="141215"/>
        </w:rPr>
        <w:t xml:space="preserve">. </w:t>
      </w:r>
      <w:r w:rsidR="00B5759E" w:rsidRPr="00C5320F">
        <w:rPr>
          <w:rFonts w:eastAsia="Times New Roman Bold" w:cs="Arial"/>
          <w:color w:val="141215"/>
          <w:u w:color="141215"/>
        </w:rPr>
        <w:t xml:space="preserve">Interestingly, </w:t>
      </w:r>
      <w:r w:rsidR="001C499F">
        <w:rPr>
          <w:rFonts w:eastAsia="Times New Roman Bold" w:cs="Arial"/>
          <w:color w:val="141215"/>
          <w:u w:color="141215"/>
        </w:rPr>
        <w:t xml:space="preserve">this cancer is now only found in </w:t>
      </w:r>
      <w:r w:rsidR="00263081" w:rsidRPr="001E5091">
        <w:rPr>
          <w:rFonts w:eastAsia="Times New Roman Bold" w:cs="Arial"/>
          <w:i/>
          <w:color w:val="141215"/>
          <w:u w:color="141215"/>
        </w:rPr>
        <w:t>P.aureus</w:t>
      </w:r>
      <w:r w:rsidR="001C499F">
        <w:rPr>
          <w:rFonts w:eastAsia="Times New Roman Bold" w:cs="Arial"/>
          <w:color w:val="141215"/>
          <w:u w:color="141215"/>
        </w:rPr>
        <w:t>, perhaps implying an acquired res</w:t>
      </w:r>
      <w:r w:rsidR="001E5091">
        <w:rPr>
          <w:rFonts w:eastAsia="Times New Roman Bold" w:cs="Arial"/>
          <w:color w:val="141215"/>
          <w:u w:color="141215"/>
        </w:rPr>
        <w:t xml:space="preserve">istance in </w:t>
      </w:r>
      <w:r w:rsidR="00263081" w:rsidRPr="001C499F">
        <w:rPr>
          <w:rFonts w:eastAsia="Times New Roman Bold" w:cs="Arial"/>
          <w:i/>
          <w:color w:val="141215"/>
          <w:u w:color="141215"/>
        </w:rPr>
        <w:t xml:space="preserve">V. </w:t>
      </w:r>
      <w:r w:rsidR="00263081">
        <w:rPr>
          <w:rFonts w:eastAsia="Times New Roman Bold" w:cs="Arial"/>
          <w:i/>
          <w:color w:val="141215"/>
          <w:u w:color="141215"/>
        </w:rPr>
        <w:t>corrugate</w:t>
      </w:r>
      <w:r w:rsidR="001E5091">
        <w:rPr>
          <w:rFonts w:eastAsia="Times New Roman Bold" w:cs="Arial"/>
          <w:color w:val="141215"/>
          <w:u w:color="141215"/>
        </w:rPr>
        <w:t>, the species in which it derived</w:t>
      </w:r>
      <w:r w:rsidR="00915359">
        <w:rPr>
          <w:rFonts w:eastAsia="Times New Roman Bold" w:cs="Arial"/>
          <w:color w:val="141215"/>
          <w:u w:color="141215"/>
        </w:rPr>
        <w:t xml:space="preserve"> </w:t>
      </w:r>
      <w:r w:rsidR="00915359">
        <w:rPr>
          <w:rFonts w:eastAsia="Times New Roman Bold" w:cs="Arial"/>
          <w:color w:val="141215"/>
          <w:u w:color="141215"/>
        </w:rPr>
        <w:fldChar w:fldCharType="begin"/>
      </w:r>
      <w:r w:rsidR="00DE12AF">
        <w:rPr>
          <w:rFonts w:eastAsia="Times New Roman Bold" w:cs="Arial"/>
          <w:color w:val="141215"/>
          <w:u w:color="141215"/>
        </w:rPr>
        <w:instrText xml:space="preserve"> ADDIN EN.CITE &lt;EndNote&gt;&lt;Cite&gt;&lt;Author&gt;Metzger&lt;/Author&gt;&lt;Year&gt;2016&lt;/Year&gt;&lt;RecNum&gt;1131&lt;/RecNum&gt;&lt;DisplayText&gt;&lt;style face="superscript"&gt;(5)&lt;/style&gt;&lt;/DisplayText&gt;&lt;record&gt;&lt;rec-number&gt;1131&lt;/rec-number&gt;&lt;foreign-keys&gt;&lt;key app="EN" db-id="2r0tafxs7waf2aedxxj5awe2avdw95szepws" timestamp="1484258094"&gt;1131&lt;/key&gt;&lt;/foreign-keys&gt;&lt;ref-type name="Journal Article"&gt;17&lt;/ref-type&gt;&lt;contributors&gt;&lt;authors&gt;&lt;author&gt;Metzger, M. J.&lt;/author&gt;&lt;author&gt;Villalba, A.&lt;/author&gt;&lt;author&gt;Carballal, M. J.&lt;/author&gt;&lt;author&gt;Iglesias, D.&lt;/author&gt;&lt;author&gt;Sherry, J.&lt;/author&gt;&lt;author&gt;Reinisch, C.&lt;/author&gt;&lt;author&gt;Muttray, A. F.&lt;/author&gt;&lt;author&gt;Baldwin, S. A.&lt;/author&gt;&lt;author&gt;Goff, S. P.&lt;/author&gt;&lt;/authors&gt;&lt;/contributors&gt;&lt;titles&gt;&lt;title&gt;Widespread transmission of independent cancer lineages within multiple bivalve species&lt;/title&gt;&lt;secondary-title&gt;Nature&lt;/secondary-title&gt;&lt;/titles&gt;&lt;periodical&gt;&lt;full-title&gt;Nature&lt;/full-title&gt;&lt;/periodical&gt;&lt;pages&gt;705-9&lt;/pages&gt;&lt;volume&gt;534&lt;/volume&gt;&lt;number&gt;7609&lt;/number&gt;&lt;keywords&gt;&lt;keyword&gt;Animal Diseases/diagnosis/genetics/*pathology/*transmission&lt;/keyword&gt;&lt;keyword&gt;Animals&lt;/keyword&gt;&lt;keyword&gt;Aquatic Organisms/cytology&lt;/keyword&gt;&lt;keyword&gt;*Bivalvia/cytology/genetics&lt;/keyword&gt;&lt;keyword&gt;Cell Lineage/genetics&lt;/keyword&gt;&lt;keyword&gt;Cell Nucleus/genetics&lt;/keyword&gt;&lt;keyword&gt;DNA, Mitochondrial/analysis/genetics&lt;/keyword&gt;&lt;keyword&gt;Genotype&lt;/keyword&gt;&lt;keyword&gt;Hemocytes/metabolism&lt;/keyword&gt;&lt;keyword&gt;Neoplasms/diagnosis/genetics/pathology/*veterinary&lt;/keyword&gt;&lt;keyword&gt;Phylogeny&lt;/keyword&gt;&lt;keyword&gt;Species Specificity&lt;/keyword&gt;&lt;/keywords&gt;&lt;dates&gt;&lt;year&gt;2016&lt;/year&gt;&lt;pub-dates&gt;&lt;date&gt;Jun 30&lt;/date&gt;&lt;/pub-dates&gt;&lt;/dates&gt;&lt;isbn&gt;1476-4687 (Electronic)&amp;#xD;0028-0836 (Linking)&lt;/isbn&gt;&lt;accession-num&gt;27338791&lt;/accession-num&gt;&lt;urls&gt;&lt;related-urls&gt;&lt;url&gt;http://www.ncbi.nlm.nih.gov/pubmed/27338791&lt;/url&gt;&lt;/related-urls&gt;&lt;/urls&gt;&lt;custom2&gt;PMC4939143&lt;/custom2&gt;&lt;electronic-resource-num&gt;10.1038/nature18599&lt;/electronic-resource-num&gt;&lt;/record&gt;&lt;/Cite&gt;&lt;/EndNote&gt;</w:instrText>
      </w:r>
      <w:r w:rsidR="00915359">
        <w:rPr>
          <w:rFonts w:eastAsia="Times New Roman Bold" w:cs="Arial"/>
          <w:color w:val="141215"/>
          <w:u w:color="141215"/>
        </w:rPr>
        <w:fldChar w:fldCharType="separate"/>
      </w:r>
      <w:r w:rsidR="00DE12AF" w:rsidRPr="00DE12AF">
        <w:rPr>
          <w:rFonts w:eastAsia="Times New Roman Bold" w:cs="Arial"/>
          <w:noProof/>
          <w:color w:val="141215"/>
          <w:u w:color="141215"/>
          <w:vertAlign w:val="superscript"/>
        </w:rPr>
        <w:t>(5)</w:t>
      </w:r>
      <w:r w:rsidR="00915359">
        <w:rPr>
          <w:rFonts w:eastAsia="Times New Roman Bold" w:cs="Arial"/>
          <w:color w:val="141215"/>
          <w:u w:color="141215"/>
        </w:rPr>
        <w:fldChar w:fldCharType="end"/>
      </w:r>
      <w:r w:rsidR="001C499F">
        <w:rPr>
          <w:rFonts w:eastAsia="Times New Roman Bold" w:cs="Arial"/>
          <w:color w:val="141215"/>
          <w:u w:color="141215"/>
        </w:rPr>
        <w:t xml:space="preserve">. Although the DFTs and CTVT require physical contact for transmission, the BTNs </w:t>
      </w:r>
      <w:r w:rsidR="00084824">
        <w:rPr>
          <w:rFonts w:eastAsia="Times New Roman Bold" w:cs="Arial"/>
          <w:color w:val="141215"/>
          <w:u w:color="141215"/>
        </w:rPr>
        <w:t xml:space="preserve">are thought to transfer between individuals </w:t>
      </w:r>
      <w:r w:rsidR="001C499F">
        <w:rPr>
          <w:rFonts w:eastAsia="Times New Roman Bold" w:cs="Arial"/>
          <w:color w:val="141215"/>
          <w:u w:color="141215"/>
        </w:rPr>
        <w:t xml:space="preserve">through </w:t>
      </w:r>
      <w:r w:rsidR="00084824">
        <w:rPr>
          <w:rFonts w:eastAsia="Times New Roman Bold" w:cs="Arial"/>
          <w:color w:val="141215"/>
          <w:u w:color="141215"/>
        </w:rPr>
        <w:t>release into sea water</w:t>
      </w:r>
      <w:r w:rsidR="001C499F">
        <w:rPr>
          <w:rFonts w:eastAsia="Times New Roman Bold" w:cs="Arial"/>
          <w:color w:val="141215"/>
          <w:u w:color="141215"/>
        </w:rPr>
        <w:t xml:space="preserve"> </w:t>
      </w:r>
      <w:r w:rsidR="00E75E86">
        <w:rPr>
          <w:rFonts w:eastAsia="Times New Roman Bold" w:cs="Arial"/>
          <w:color w:val="141215"/>
          <w:u w:color="141215"/>
        </w:rPr>
        <w:t>as bivalves are filter feeders</w:t>
      </w:r>
      <w:r w:rsidR="001C499F">
        <w:rPr>
          <w:rFonts w:eastAsia="Times New Roman Bold" w:cs="Arial"/>
          <w:color w:val="141215"/>
          <w:u w:color="141215"/>
        </w:rPr>
        <w:t>.</w:t>
      </w:r>
      <w:r w:rsidR="000179B6" w:rsidRPr="00C5320F">
        <w:rPr>
          <w:rFonts w:eastAsia="Times New Roman Bold" w:cs="Arial"/>
          <w:color w:val="141215"/>
          <w:u w:color="141215"/>
        </w:rPr>
        <w:t xml:space="preserve"> </w:t>
      </w:r>
      <w:r w:rsidR="00A83B3E">
        <w:rPr>
          <w:rFonts w:eastAsia="Times New Roman Bold" w:cs="Arial"/>
          <w:color w:val="141215"/>
          <w:u w:color="141215"/>
        </w:rPr>
        <w:t xml:space="preserve">The immunological consequences of the emergence of BTNs </w:t>
      </w:r>
      <w:r w:rsidR="00084824">
        <w:rPr>
          <w:rFonts w:eastAsia="Times New Roman Bold" w:cs="Arial"/>
          <w:color w:val="141215"/>
          <w:u w:color="141215"/>
        </w:rPr>
        <w:t xml:space="preserve">are somewhat different </w:t>
      </w:r>
      <w:r w:rsidR="00A83B3E">
        <w:rPr>
          <w:rFonts w:eastAsia="Times New Roman Bold" w:cs="Arial"/>
          <w:color w:val="141215"/>
          <w:u w:color="141215"/>
        </w:rPr>
        <w:t>to</w:t>
      </w:r>
      <w:r w:rsidR="00084824">
        <w:rPr>
          <w:rFonts w:eastAsia="Times New Roman Bold" w:cs="Arial"/>
          <w:color w:val="141215"/>
          <w:u w:color="141215"/>
        </w:rPr>
        <w:t xml:space="preserve"> the</w:t>
      </w:r>
      <w:r w:rsidR="00A83B3E">
        <w:rPr>
          <w:rFonts w:eastAsia="Times New Roman Bold" w:cs="Arial"/>
          <w:color w:val="141215"/>
          <w:u w:color="141215"/>
        </w:rPr>
        <w:t xml:space="preserve"> contagious </w:t>
      </w:r>
      <w:r w:rsidR="00A83B3E">
        <w:rPr>
          <w:rFonts w:eastAsia="Times New Roman Bold" w:cs="Arial"/>
          <w:color w:val="141215"/>
          <w:u w:color="141215"/>
        </w:rPr>
        <w:lastRenderedPageBreak/>
        <w:t>cancers in vertebrates due to absence of a histocompatibility system similar to HLA. However,</w:t>
      </w:r>
      <w:r w:rsidR="00E75E86">
        <w:rPr>
          <w:rFonts w:eastAsia="Times New Roman Bold" w:cs="Arial"/>
          <w:color w:val="141215"/>
          <w:u w:color="141215"/>
        </w:rPr>
        <w:t xml:space="preserve"> invertebrates such as colonial chordates</w:t>
      </w:r>
      <w:r w:rsidR="00A83B3E">
        <w:rPr>
          <w:rFonts w:eastAsia="Times New Roman Bold" w:cs="Arial"/>
          <w:color w:val="141215"/>
          <w:u w:color="141215"/>
        </w:rPr>
        <w:t xml:space="preserve"> are kn</w:t>
      </w:r>
      <w:r w:rsidR="00E75E86">
        <w:rPr>
          <w:rFonts w:eastAsia="Times New Roman Bold" w:cs="Arial"/>
          <w:color w:val="141215"/>
          <w:u w:color="141215"/>
        </w:rPr>
        <w:t xml:space="preserve">own to have a gene system </w:t>
      </w:r>
      <w:r w:rsidR="00A83B3E">
        <w:rPr>
          <w:rFonts w:eastAsia="Times New Roman Bold" w:cs="Arial"/>
          <w:color w:val="141215"/>
          <w:u w:color="141215"/>
        </w:rPr>
        <w:t>that p</w:t>
      </w:r>
      <w:r w:rsidR="00E75E86">
        <w:rPr>
          <w:rFonts w:eastAsia="Times New Roman Bold" w:cs="Arial"/>
          <w:color w:val="141215"/>
          <w:u w:color="141215"/>
        </w:rPr>
        <w:t xml:space="preserve">revents or allows </w:t>
      </w:r>
      <w:r w:rsidR="00A83B3E">
        <w:rPr>
          <w:rFonts w:eastAsia="Times New Roman Bold" w:cs="Arial"/>
          <w:color w:val="141215"/>
          <w:u w:color="141215"/>
        </w:rPr>
        <w:t>colony fusion in these species</w:t>
      </w:r>
      <w:r w:rsidR="00AF092B">
        <w:rPr>
          <w:rFonts w:eastAsia="Times New Roman Bold" w:cs="Arial"/>
          <w:color w:val="141215"/>
          <w:u w:color="141215"/>
        </w:rPr>
        <w:t xml:space="preserve"> </w:t>
      </w:r>
      <w:r w:rsidR="00AF092B">
        <w:rPr>
          <w:rFonts w:eastAsia="Times New Roman Bold" w:cs="Arial"/>
          <w:color w:val="141215"/>
          <w:u w:color="141215"/>
        </w:rPr>
        <w:fldChar w:fldCharType="begin"/>
      </w:r>
      <w:r w:rsidR="00AF092B">
        <w:rPr>
          <w:rFonts w:eastAsia="Times New Roman Bold" w:cs="Arial"/>
          <w:color w:val="141215"/>
          <w:u w:color="141215"/>
        </w:rPr>
        <w:instrText xml:space="preserve"> ADDIN EN.CITE &lt;EndNote&gt;&lt;Cite&gt;&lt;Author&gt;Scofield&lt;/Author&gt;&lt;Year&gt;1982&lt;/Year&gt;&lt;RecNum&gt;1133&lt;/RecNum&gt;&lt;DisplayText&gt;&lt;style face="superscript"&gt;(8)&lt;/style&gt;&lt;/DisplayText&gt;&lt;record&gt;&lt;rec-number&gt;1133&lt;/rec-number&gt;&lt;foreign-keys&gt;&lt;key app="EN" db-id="2r0tafxs7waf2aedxxj5awe2avdw95szepws" timestamp="1484259764"&gt;1133&lt;/key&gt;&lt;/foreign-keys&gt;&lt;ref-type name="Journal Article"&gt;17&lt;/ref-type&gt;&lt;contributors&gt;&lt;authors&gt;&lt;author&gt;Scofield, V. L.&lt;/author&gt;&lt;author&gt;Schlumpberger, J. M.&lt;/author&gt;&lt;author&gt;West, L. A.&lt;/author&gt;&lt;author&gt;Weissman, I. L.&lt;/author&gt;&lt;/authors&gt;&lt;/contributors&gt;&lt;titles&gt;&lt;title&gt;Protochordate allorecognition is controlled by a MHC-like gene system&lt;/title&gt;&lt;secondary-title&gt;Nature&lt;/secondary-title&gt;&lt;/titles&gt;&lt;periodical&gt;&lt;full-title&gt;Nature&lt;/full-title&gt;&lt;/periodical&gt;&lt;pages&gt;499-502&lt;/pages&gt;&lt;volume&gt;295&lt;/volume&gt;&lt;number&gt;5849&lt;/number&gt;&lt;keywords&gt;&lt;keyword&gt;Animals&lt;/keyword&gt;&lt;keyword&gt;Fertilization&lt;/keyword&gt;&lt;keyword&gt;*Major Histocompatibility Complex&lt;/keyword&gt;&lt;keyword&gt;Polymorphism, Genetic&lt;/keyword&gt;&lt;keyword&gt;Urochordata/genetics/*immunology/physiology&lt;/keyword&gt;&lt;/keywords&gt;&lt;dates&gt;&lt;year&gt;1982&lt;/year&gt;&lt;pub-dates&gt;&lt;date&gt;Feb 11&lt;/date&gt;&lt;/pub-dates&gt;&lt;/dates&gt;&lt;isbn&gt;0028-0836 (Print)&amp;#xD;0028-0836 (Linking)&lt;/isbn&gt;&lt;accession-num&gt;7057909&lt;/accession-num&gt;&lt;urls&gt;&lt;related-urls&gt;&lt;url&gt;http://www.ncbi.nlm.nih.gov/pubmed/7057909&lt;/url&gt;&lt;/related-urls&gt;&lt;/urls&gt;&lt;/record&gt;&lt;/Cite&gt;&lt;/EndNote&gt;</w:instrText>
      </w:r>
      <w:r w:rsidR="00AF092B">
        <w:rPr>
          <w:rFonts w:eastAsia="Times New Roman Bold" w:cs="Arial"/>
          <w:color w:val="141215"/>
          <w:u w:color="141215"/>
        </w:rPr>
        <w:fldChar w:fldCharType="separate"/>
      </w:r>
      <w:r w:rsidR="00AF092B" w:rsidRPr="00AF092B">
        <w:rPr>
          <w:rFonts w:eastAsia="Times New Roman Bold" w:cs="Arial"/>
          <w:noProof/>
          <w:color w:val="141215"/>
          <w:u w:color="141215"/>
          <w:vertAlign w:val="superscript"/>
        </w:rPr>
        <w:t>(8)</w:t>
      </w:r>
      <w:r w:rsidR="00AF092B">
        <w:rPr>
          <w:rFonts w:eastAsia="Times New Roman Bold" w:cs="Arial"/>
          <w:color w:val="141215"/>
          <w:u w:color="141215"/>
        </w:rPr>
        <w:fldChar w:fldCharType="end"/>
      </w:r>
      <w:r w:rsidR="00E75E86">
        <w:rPr>
          <w:rFonts w:eastAsia="Times New Roman Bold" w:cs="Arial"/>
          <w:color w:val="141215"/>
          <w:u w:color="141215"/>
        </w:rPr>
        <w:t>. Although graft rejectio</w:t>
      </w:r>
      <w:r w:rsidR="00BB595C">
        <w:rPr>
          <w:rFonts w:eastAsia="Times New Roman Bold" w:cs="Arial"/>
          <w:color w:val="141215"/>
          <w:u w:color="141215"/>
        </w:rPr>
        <w:t>n has not been studied</w:t>
      </w:r>
      <w:r w:rsidR="00E75E86">
        <w:rPr>
          <w:rFonts w:eastAsia="Times New Roman Bold" w:cs="Arial"/>
          <w:color w:val="141215"/>
          <w:u w:color="141215"/>
        </w:rPr>
        <w:t xml:space="preserve"> in bivalves </w:t>
      </w:r>
      <w:r w:rsidR="00A83B3E">
        <w:rPr>
          <w:rFonts w:eastAsia="Times New Roman Bold" w:cs="Arial"/>
          <w:color w:val="141215"/>
          <w:u w:color="141215"/>
        </w:rPr>
        <w:t xml:space="preserve">it is likely that </w:t>
      </w:r>
      <w:r w:rsidR="00E75E86">
        <w:rPr>
          <w:rFonts w:eastAsia="Times New Roman Bold" w:cs="Arial"/>
          <w:color w:val="141215"/>
          <w:u w:color="141215"/>
        </w:rPr>
        <w:t>this species</w:t>
      </w:r>
      <w:r w:rsidR="00A83B3E">
        <w:rPr>
          <w:rFonts w:eastAsia="Times New Roman Bold" w:cs="Arial"/>
          <w:color w:val="141215"/>
          <w:u w:color="141215"/>
        </w:rPr>
        <w:t xml:space="preserve"> also have a similar system that needs to be ove</w:t>
      </w:r>
      <w:r w:rsidR="002F4DE7">
        <w:rPr>
          <w:rFonts w:eastAsia="Times New Roman Bold" w:cs="Arial"/>
          <w:color w:val="141215"/>
          <w:u w:color="141215"/>
        </w:rPr>
        <w:t xml:space="preserve">rcome </w:t>
      </w:r>
      <w:r w:rsidR="00E75E86">
        <w:rPr>
          <w:rFonts w:eastAsia="Times New Roman Bold" w:cs="Arial"/>
          <w:color w:val="141215"/>
          <w:u w:color="141215"/>
        </w:rPr>
        <w:t xml:space="preserve">for a contagious cancer to emerge. </w:t>
      </w:r>
    </w:p>
    <w:p w14:paraId="53B34F3C" w14:textId="77777777" w:rsidR="00E75E86" w:rsidRPr="00C5320F" w:rsidRDefault="00E75E86" w:rsidP="007B4295">
      <w:pPr>
        <w:spacing w:line="480" w:lineRule="auto"/>
        <w:rPr>
          <w:rFonts w:eastAsia="Times New Roman Bold" w:cs="Arial"/>
          <w:color w:val="141215"/>
          <w:u w:color="141215"/>
        </w:rPr>
      </w:pPr>
    </w:p>
    <w:p w14:paraId="051E72DB" w14:textId="6875867A" w:rsidR="003E0C32" w:rsidRPr="00C5320F" w:rsidRDefault="00384480" w:rsidP="007B4295">
      <w:pPr>
        <w:spacing w:line="480" w:lineRule="auto"/>
        <w:rPr>
          <w:i/>
        </w:rPr>
      </w:pPr>
      <w:r w:rsidRPr="00C5320F">
        <w:rPr>
          <w:i/>
        </w:rPr>
        <w:t>What makes a tumour contagious?</w:t>
      </w:r>
      <w:r w:rsidR="008C1660" w:rsidRPr="00C5320F">
        <w:rPr>
          <w:i/>
        </w:rPr>
        <w:t xml:space="preserve"> </w:t>
      </w:r>
    </w:p>
    <w:p w14:paraId="650EF70A" w14:textId="058C1A98" w:rsidR="00E51071" w:rsidRDefault="006626D7" w:rsidP="007B4295">
      <w:pPr>
        <w:spacing w:line="480" w:lineRule="auto"/>
        <w:rPr>
          <w:rFonts w:eastAsia="Times New Roman Bold" w:cs="Arial"/>
          <w:color w:val="141215"/>
          <w:u w:color="141215"/>
        </w:rPr>
      </w:pPr>
      <w:r>
        <w:rPr>
          <w:rFonts w:eastAsia="Times New Roman Bold" w:cs="Arial"/>
          <w:color w:val="141215"/>
          <w:u w:color="141215"/>
        </w:rPr>
        <w:t>All c</w:t>
      </w:r>
      <w:r w:rsidR="00D5570D">
        <w:rPr>
          <w:rFonts w:eastAsia="Times New Roman Bold" w:cs="Arial"/>
          <w:color w:val="141215"/>
          <w:u w:color="141215"/>
        </w:rPr>
        <w:t>ancer</w:t>
      </w:r>
      <w:r>
        <w:rPr>
          <w:rFonts w:eastAsia="Times New Roman Bold" w:cs="Arial"/>
          <w:color w:val="141215"/>
          <w:u w:color="141215"/>
        </w:rPr>
        <w:t xml:space="preserve">s evolve </w:t>
      </w:r>
      <w:r w:rsidR="00D5570D">
        <w:rPr>
          <w:rFonts w:eastAsia="Times New Roman Bold" w:cs="Arial"/>
          <w:color w:val="141215"/>
          <w:u w:color="141215"/>
        </w:rPr>
        <w:t>under a Darwinian process, with tumou</w:t>
      </w:r>
      <w:r w:rsidR="00FB0445">
        <w:rPr>
          <w:rFonts w:eastAsia="Times New Roman Bold" w:cs="Arial"/>
          <w:color w:val="141215"/>
          <w:u w:color="141215"/>
        </w:rPr>
        <w:t>r cells acquiring mutations that are the subject of selection pressures in</w:t>
      </w:r>
      <w:r w:rsidR="00D5570D">
        <w:rPr>
          <w:rFonts w:eastAsia="Times New Roman Bold" w:cs="Arial"/>
          <w:color w:val="141215"/>
          <w:u w:color="141215"/>
        </w:rPr>
        <w:t xml:space="preserve"> a given environment</w:t>
      </w:r>
      <w:r w:rsidR="00915359">
        <w:rPr>
          <w:rFonts w:eastAsia="Times New Roman Bold" w:cs="Arial"/>
          <w:color w:val="141215"/>
          <w:u w:color="141215"/>
        </w:rPr>
        <w:t xml:space="preserve"> </w:t>
      </w:r>
      <w:r w:rsidR="00915359">
        <w:rPr>
          <w:rFonts w:eastAsia="Times New Roman Bold" w:cs="Arial"/>
          <w:color w:val="141215"/>
          <w:u w:color="141215"/>
        </w:rPr>
        <w:fldChar w:fldCharType="begin"/>
      </w:r>
      <w:r w:rsidR="00263081">
        <w:rPr>
          <w:rFonts w:eastAsia="Times New Roman Bold" w:cs="Arial"/>
          <w:color w:val="141215"/>
          <w:u w:color="141215"/>
        </w:rPr>
        <w:instrText xml:space="preserve"> ADDIN EN.CITE &lt;EndNote&gt;&lt;Cite&gt;&lt;Author&gt;Greaves&lt;/Author&gt;&lt;Year&gt;2012&lt;/Year&gt;&lt;RecNum&gt;1108&lt;/RecNum&gt;&lt;DisplayText&gt;&lt;style face="superscript"&gt;(24)&lt;/style&gt;&lt;/DisplayText&gt;&lt;record&gt;&lt;rec-number&gt;1108&lt;/rec-number&gt;&lt;foreign-keys&gt;&lt;key app="EN" db-id="2r0tafxs7waf2aedxxj5awe2avdw95szepws" timestamp="1447609819"&gt;1108&lt;/key&gt;&lt;/foreign-keys&gt;&lt;ref-type name="Journal Article"&gt;17&lt;/ref-type&gt;&lt;contributors&gt;&lt;authors&gt;&lt;author&gt;Greaves, M.&lt;/author&gt;&lt;author&gt;Maley, C. C.&lt;/author&gt;&lt;/authors&gt;&lt;/contributors&gt;&lt;auth-address&gt;Division of Molecular Pathology, The Institute of Cancer Research, Brookes Lawley Building, 15 Cotswold Road, Sutton, Surrey SM2 5NG, UK. mel.greaves@icr.ac.uk&lt;/auth-address&gt;&lt;titles&gt;&lt;title&gt;Clonal evolution in cancer&lt;/title&gt;&lt;secondary-title&gt;Nature&lt;/secondary-title&gt;&lt;alt-title&gt;Nature&lt;/alt-title&gt;&lt;/titles&gt;&lt;periodical&gt;&lt;full-title&gt;Nature&lt;/full-title&gt;&lt;/periodical&gt;&lt;alt-periodical&gt;&lt;full-title&gt;Nature&lt;/full-title&gt;&lt;/alt-periodical&gt;&lt;pages&gt;306-13&lt;/pages&gt;&lt;volume&gt;481&lt;/volume&gt;&lt;number&gt;7381&lt;/number&gt;&lt;edition&gt;2012/01/20&lt;/edition&gt;&lt;keywords&gt;&lt;keyword&gt;Animals&lt;/keyword&gt;&lt;keyword&gt;*Clonal Evolution&lt;/keyword&gt;&lt;keyword&gt;Clone Cells/metabolism/pathology&lt;/keyword&gt;&lt;keyword&gt;Genomics&lt;/keyword&gt;&lt;keyword&gt;Humans&lt;/keyword&gt;&lt;keyword&gt;Mutation&lt;/keyword&gt;&lt;keyword&gt;Neoplasms/*genetics/*pathology&lt;/keyword&gt;&lt;keyword&gt;Neoplastic Stem Cells/metabolism/pathology&lt;/keyword&gt;&lt;keyword&gt;Tumor Microenvironment&lt;/keyword&gt;&lt;/keywords&gt;&lt;dates&gt;&lt;year&gt;2012&lt;/year&gt;&lt;pub-dates&gt;&lt;date&gt;Jan 19&lt;/date&gt;&lt;/pub-dates&gt;&lt;/dates&gt;&lt;isbn&gt;1476-4687 (Electronic)&amp;#xD;0028-0836 (Linking)&lt;/isbn&gt;&lt;accession-num&gt;22258609&lt;/accession-num&gt;&lt;work-type&gt;Research Support, N.I.H., Extramural&amp;#xD;Research Support, Non-U.S. Gov&amp;apos;t&amp;#xD;Review&lt;/work-type&gt;&lt;urls&gt;&lt;related-urls&gt;&lt;url&gt;http://www.ncbi.nlm.nih.gov/pubmed/22258609&lt;/url&gt;&lt;/related-urls&gt;&lt;/urls&gt;&lt;custom2&gt;3367003&lt;/custom2&gt;&lt;electronic-resource-num&gt;10.1038/nature10762&lt;/electronic-resource-num&gt;&lt;/record&gt;&lt;/Cite&gt;&lt;/EndNote&gt;</w:instrText>
      </w:r>
      <w:r w:rsidR="00915359">
        <w:rPr>
          <w:rFonts w:eastAsia="Times New Roman Bold" w:cs="Arial"/>
          <w:color w:val="141215"/>
          <w:u w:color="141215"/>
        </w:rPr>
        <w:fldChar w:fldCharType="separate"/>
      </w:r>
      <w:r w:rsidR="00263081" w:rsidRPr="00263081">
        <w:rPr>
          <w:rFonts w:eastAsia="Times New Roman Bold" w:cs="Arial"/>
          <w:noProof/>
          <w:color w:val="141215"/>
          <w:u w:color="141215"/>
          <w:vertAlign w:val="superscript"/>
        </w:rPr>
        <w:t>(24)</w:t>
      </w:r>
      <w:r w:rsidR="00915359">
        <w:rPr>
          <w:rFonts w:eastAsia="Times New Roman Bold" w:cs="Arial"/>
          <w:color w:val="141215"/>
          <w:u w:color="141215"/>
        </w:rPr>
        <w:fldChar w:fldCharType="end"/>
      </w:r>
      <w:r w:rsidR="00D5570D">
        <w:rPr>
          <w:rFonts w:eastAsia="Times New Roman Bold" w:cs="Arial"/>
          <w:color w:val="141215"/>
          <w:u w:color="141215"/>
        </w:rPr>
        <w:t xml:space="preserve">. </w:t>
      </w:r>
      <w:r>
        <w:rPr>
          <w:rFonts w:eastAsia="Times New Roman Bold" w:cs="Arial"/>
          <w:color w:val="141215"/>
          <w:u w:color="141215"/>
        </w:rPr>
        <w:t xml:space="preserve">An important selection </w:t>
      </w:r>
      <w:r>
        <w:rPr>
          <w:rFonts w:eastAsia="Times New Roman Bold" w:cs="Arial"/>
          <w:color w:val="141215"/>
          <w:u w:color="141215"/>
        </w:rPr>
        <w:lastRenderedPageBreak/>
        <w:t xml:space="preserve">pressure is applied by the immune system, which can destroy </w:t>
      </w:r>
      <w:r w:rsidR="00FB0445">
        <w:rPr>
          <w:rFonts w:eastAsia="Times New Roman Bold" w:cs="Arial"/>
          <w:color w:val="141215"/>
          <w:u w:color="141215"/>
        </w:rPr>
        <w:t xml:space="preserve">immunogenic </w:t>
      </w:r>
      <w:r>
        <w:rPr>
          <w:rFonts w:eastAsia="Times New Roman Bold" w:cs="Arial"/>
          <w:color w:val="141215"/>
          <w:u w:color="141215"/>
        </w:rPr>
        <w:t>tumour cells through a process of immunosurveillance</w:t>
      </w:r>
      <w:r w:rsidR="00915359">
        <w:rPr>
          <w:rFonts w:eastAsia="Times New Roman Bold" w:cs="Arial"/>
          <w:color w:val="141215"/>
          <w:u w:color="141215"/>
        </w:rPr>
        <w:t xml:space="preserve"> </w:t>
      </w:r>
      <w:r w:rsidR="00915359">
        <w:rPr>
          <w:rFonts w:eastAsia="Times New Roman Bold" w:cs="Arial"/>
          <w:color w:val="141215"/>
          <w:u w:color="141215"/>
        </w:rPr>
        <w:fldChar w:fldCharType="begin">
          <w:fldData xml:space="preserve">PEVuZE5vdGU+PENpdGU+PEF1dGhvcj5EdW5uPC9BdXRob3I+PFllYXI+MjAwMjwvWWVhcj48UmVj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</w:fldData>
        </w:fldChar>
      </w:r>
      <w:r w:rsidR="00263081">
        <w:rPr>
          <w:rFonts w:eastAsia="Times New Roman Bold" w:cs="Arial"/>
          <w:color w:val="141215"/>
          <w:u w:color="141215"/>
        </w:rPr>
        <w:instrText xml:space="preserve"> ADDIN EN.CITE </w:instrText>
      </w:r>
      <w:r w:rsidR="00263081">
        <w:rPr>
          <w:rFonts w:eastAsia="Times New Roman Bold" w:cs="Arial"/>
          <w:color w:val="141215"/>
          <w:u w:color="141215"/>
        </w:rPr>
        <w:fldChar w:fldCharType="begin">
          <w:fldData xml:space="preserve">PEVuZE5vdGU+PENpdGU+PEF1dGhvcj5EdW5uPC9BdXRob3I+PFllYXI+MjAwMjwvWWVhcj48UmVj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</w:fldData>
        </w:fldChar>
      </w:r>
      <w:r w:rsidR="00263081">
        <w:rPr>
          <w:rFonts w:eastAsia="Times New Roman Bold" w:cs="Arial"/>
          <w:color w:val="141215"/>
          <w:u w:color="141215"/>
        </w:rPr>
        <w:instrText xml:space="preserve"> ADDIN EN.CITE.DATA </w:instrText>
      </w:r>
      <w:r w:rsidR="00263081">
        <w:rPr>
          <w:rFonts w:eastAsia="Times New Roman Bold" w:cs="Arial"/>
          <w:color w:val="141215"/>
          <w:u w:color="141215"/>
        </w:rPr>
      </w:r>
      <w:r w:rsidR="00263081">
        <w:rPr>
          <w:rFonts w:eastAsia="Times New Roman Bold" w:cs="Arial"/>
          <w:color w:val="141215"/>
          <w:u w:color="141215"/>
        </w:rPr>
        <w:fldChar w:fldCharType="end"/>
      </w:r>
      <w:r w:rsidR="00915359">
        <w:rPr>
          <w:rFonts w:eastAsia="Times New Roman Bold" w:cs="Arial"/>
          <w:color w:val="141215"/>
          <w:u w:color="141215"/>
        </w:rPr>
      </w:r>
      <w:r w:rsidR="00915359">
        <w:rPr>
          <w:rFonts w:eastAsia="Times New Roman Bold" w:cs="Arial"/>
          <w:color w:val="141215"/>
          <w:u w:color="141215"/>
        </w:rPr>
        <w:fldChar w:fldCharType="separate"/>
      </w:r>
      <w:r w:rsidR="00263081" w:rsidRPr="00263081">
        <w:rPr>
          <w:rFonts w:eastAsia="Times New Roman Bold" w:cs="Arial"/>
          <w:noProof/>
          <w:color w:val="141215"/>
          <w:u w:color="141215"/>
          <w:vertAlign w:val="superscript"/>
        </w:rPr>
        <w:t>(25)</w:t>
      </w:r>
      <w:r w:rsidR="00915359">
        <w:rPr>
          <w:rFonts w:eastAsia="Times New Roman Bold" w:cs="Arial"/>
          <w:color w:val="141215"/>
          <w:u w:color="141215"/>
        </w:rPr>
        <w:fldChar w:fldCharType="end"/>
      </w:r>
      <w:r>
        <w:rPr>
          <w:rFonts w:eastAsia="Times New Roman Bold" w:cs="Arial"/>
          <w:color w:val="141215"/>
          <w:u w:color="141215"/>
        </w:rPr>
        <w:t>.</w:t>
      </w:r>
      <w:r w:rsidR="00D5570D">
        <w:rPr>
          <w:rFonts w:eastAsia="Times New Roman Bold" w:cs="Arial"/>
          <w:color w:val="141215"/>
          <w:u w:color="141215"/>
        </w:rPr>
        <w:t xml:space="preserve"> </w:t>
      </w:r>
      <w:r>
        <w:rPr>
          <w:rFonts w:eastAsia="Times New Roman Bold" w:cs="Arial"/>
          <w:color w:val="141215"/>
          <w:u w:color="141215"/>
        </w:rPr>
        <w:t>I</w:t>
      </w:r>
      <w:r w:rsidR="00BB595C">
        <w:rPr>
          <w:rFonts w:eastAsia="Times New Roman Bold" w:cs="Arial"/>
          <w:color w:val="141215"/>
          <w:u w:color="141215"/>
        </w:rPr>
        <w:t>n</w:t>
      </w:r>
      <w:r w:rsidR="00CF41D4">
        <w:rPr>
          <w:rFonts w:eastAsia="Times New Roman Bold" w:cs="Arial"/>
          <w:color w:val="141215"/>
          <w:u w:color="141215"/>
        </w:rPr>
        <w:t xml:space="preserve"> single organism cancer</w:t>
      </w:r>
      <w:r w:rsidR="00BB595C">
        <w:rPr>
          <w:rFonts w:eastAsia="Times New Roman Bold" w:cs="Arial"/>
          <w:color w:val="141215"/>
          <w:u w:color="141215"/>
        </w:rPr>
        <w:t>s</w:t>
      </w:r>
      <w:r w:rsidR="00FB0445">
        <w:rPr>
          <w:rFonts w:eastAsia="Times New Roman Bold" w:cs="Arial"/>
          <w:color w:val="141215"/>
          <w:u w:color="141215"/>
        </w:rPr>
        <w:t>, tumour cells</w:t>
      </w:r>
      <w:r w:rsidR="00BB595C">
        <w:rPr>
          <w:rFonts w:eastAsia="Times New Roman Bold" w:cs="Arial"/>
          <w:color w:val="141215"/>
          <w:u w:color="141215"/>
        </w:rPr>
        <w:t xml:space="preserve"> </w:t>
      </w:r>
      <w:r w:rsidR="00963528">
        <w:rPr>
          <w:rFonts w:eastAsia="Times New Roman Bold" w:cs="Arial"/>
          <w:color w:val="141215"/>
          <w:u w:color="141215"/>
        </w:rPr>
        <w:t>can</w:t>
      </w:r>
      <w:r w:rsidR="00BB595C">
        <w:rPr>
          <w:rFonts w:eastAsia="Times New Roman Bold" w:cs="Arial"/>
          <w:color w:val="141215"/>
          <w:u w:color="141215"/>
        </w:rPr>
        <w:t xml:space="preserve"> change their environment</w:t>
      </w:r>
      <w:r w:rsidR="00963528">
        <w:rPr>
          <w:rFonts w:eastAsia="Times New Roman Bold" w:cs="Arial"/>
          <w:color w:val="141215"/>
          <w:u w:color="141215"/>
        </w:rPr>
        <w:t xml:space="preserve"> when they metastasise, a process that is usually </w:t>
      </w:r>
      <w:r>
        <w:rPr>
          <w:rFonts w:eastAsia="Times New Roman Bold" w:cs="Arial"/>
          <w:color w:val="141215"/>
          <w:u w:color="141215"/>
        </w:rPr>
        <w:t xml:space="preserve">associated with </w:t>
      </w:r>
      <w:r w:rsidR="00963528">
        <w:rPr>
          <w:rFonts w:eastAsia="Times New Roman Bold" w:cs="Arial"/>
          <w:color w:val="141215"/>
          <w:u w:color="141215"/>
        </w:rPr>
        <w:t xml:space="preserve">the acquisition of </w:t>
      </w:r>
      <w:r>
        <w:rPr>
          <w:rFonts w:eastAsia="Times New Roman Bold" w:cs="Arial"/>
          <w:color w:val="141215"/>
          <w:u w:color="141215"/>
        </w:rPr>
        <w:t xml:space="preserve">mutations </w:t>
      </w:r>
      <w:r w:rsidR="00FB0445">
        <w:rPr>
          <w:rFonts w:eastAsia="Times New Roman Bold" w:cs="Arial"/>
          <w:color w:val="141215"/>
          <w:u w:color="141215"/>
        </w:rPr>
        <w:t xml:space="preserve">that </w:t>
      </w:r>
      <w:r>
        <w:rPr>
          <w:rFonts w:eastAsia="Times New Roman Bold" w:cs="Arial"/>
          <w:color w:val="141215"/>
          <w:u w:color="141215"/>
        </w:rPr>
        <w:t>fa</w:t>
      </w:r>
      <w:r w:rsidR="00FB0445">
        <w:rPr>
          <w:rFonts w:eastAsia="Times New Roman Bold" w:cs="Arial"/>
          <w:color w:val="141215"/>
          <w:u w:color="141215"/>
        </w:rPr>
        <w:t>cilitate</w:t>
      </w:r>
      <w:r>
        <w:rPr>
          <w:rFonts w:eastAsia="Times New Roman Bold" w:cs="Arial"/>
          <w:color w:val="141215"/>
          <w:u w:color="141215"/>
        </w:rPr>
        <w:t xml:space="preserve"> </w:t>
      </w:r>
      <w:r w:rsidR="00963528">
        <w:rPr>
          <w:rFonts w:eastAsia="Times New Roman Bold" w:cs="Arial"/>
          <w:color w:val="141215"/>
          <w:u w:color="141215"/>
        </w:rPr>
        <w:t xml:space="preserve">immune </w:t>
      </w:r>
      <w:r>
        <w:rPr>
          <w:rFonts w:eastAsia="Times New Roman Bold" w:cs="Arial"/>
          <w:color w:val="141215"/>
          <w:u w:color="141215"/>
        </w:rPr>
        <w:t>escape</w:t>
      </w:r>
      <w:r w:rsidR="00963528">
        <w:rPr>
          <w:rFonts w:eastAsia="Times New Roman Bold" w:cs="Arial"/>
          <w:color w:val="141215"/>
          <w:u w:color="141215"/>
        </w:rPr>
        <w:t xml:space="preserve"> and survival in a new environment or tissue. The process of m</w:t>
      </w:r>
      <w:r>
        <w:rPr>
          <w:rFonts w:eastAsia="Times New Roman Bold" w:cs="Arial"/>
          <w:color w:val="141215"/>
          <w:u w:color="141215"/>
        </w:rPr>
        <w:t>etastasis</w:t>
      </w:r>
      <w:r w:rsidR="00FB0445">
        <w:rPr>
          <w:rFonts w:eastAsia="Times New Roman Bold" w:cs="Arial"/>
          <w:color w:val="141215"/>
          <w:u w:color="141215"/>
        </w:rPr>
        <w:t xml:space="preserve"> has some similarities </w:t>
      </w:r>
      <w:r w:rsidR="00510C14">
        <w:rPr>
          <w:rFonts w:eastAsia="Times New Roman Bold" w:cs="Arial"/>
          <w:color w:val="141215"/>
          <w:u w:color="141215"/>
        </w:rPr>
        <w:t>to the</w:t>
      </w:r>
      <w:r w:rsidR="00CF41D4">
        <w:rPr>
          <w:rFonts w:eastAsia="Times New Roman Bold" w:cs="Arial"/>
          <w:color w:val="141215"/>
          <w:u w:color="141215"/>
        </w:rPr>
        <w:t xml:space="preserve"> spread of contagious cancer cells</w:t>
      </w:r>
      <w:r w:rsidR="00FB0445">
        <w:rPr>
          <w:rFonts w:eastAsia="Times New Roman Bold" w:cs="Arial"/>
          <w:color w:val="141215"/>
          <w:u w:color="141215"/>
        </w:rPr>
        <w:t xml:space="preserve"> between individuals</w:t>
      </w:r>
      <w:r w:rsidR="00CF41D4">
        <w:rPr>
          <w:rFonts w:eastAsia="Times New Roman Bold" w:cs="Arial"/>
          <w:color w:val="141215"/>
          <w:u w:color="141215"/>
        </w:rPr>
        <w:t xml:space="preserve">, where each transmission to </w:t>
      </w:r>
      <w:r w:rsidR="00FB0445">
        <w:rPr>
          <w:rFonts w:eastAsia="Times New Roman Bold" w:cs="Arial"/>
          <w:color w:val="141215"/>
          <w:u w:color="141215"/>
        </w:rPr>
        <w:t>a new individual is a metas</w:t>
      </w:r>
      <w:r>
        <w:rPr>
          <w:rFonts w:eastAsia="Times New Roman Bold" w:cs="Arial"/>
          <w:color w:val="141215"/>
          <w:u w:color="141215"/>
        </w:rPr>
        <w:t>tatic event</w:t>
      </w:r>
      <w:r w:rsidR="00CF41D4">
        <w:rPr>
          <w:rFonts w:eastAsia="Times New Roman Bold" w:cs="Arial"/>
          <w:color w:val="141215"/>
          <w:u w:color="141215"/>
        </w:rPr>
        <w:t xml:space="preserve">. </w:t>
      </w:r>
      <w:r w:rsidR="008767D2">
        <w:rPr>
          <w:rFonts w:eastAsia="Times New Roman Bold" w:cs="Arial"/>
          <w:color w:val="141215"/>
          <w:u w:color="141215"/>
        </w:rPr>
        <w:t xml:space="preserve">Given the ability of cancer cells to transmit </w:t>
      </w:r>
      <w:r w:rsidR="00FB0445">
        <w:rPr>
          <w:rFonts w:eastAsia="Times New Roman Bold" w:cs="Arial"/>
          <w:color w:val="141215"/>
          <w:u w:color="141215"/>
        </w:rPr>
        <w:t xml:space="preserve">to new tissues and </w:t>
      </w:r>
      <w:r w:rsidR="00963528">
        <w:rPr>
          <w:rFonts w:eastAsia="Times New Roman Bold" w:cs="Arial"/>
          <w:color w:val="141215"/>
          <w:u w:color="141215"/>
        </w:rPr>
        <w:t xml:space="preserve">survive in </w:t>
      </w:r>
      <w:r w:rsidR="00FB0445">
        <w:rPr>
          <w:rFonts w:eastAsia="Times New Roman Bold" w:cs="Arial"/>
          <w:color w:val="141215"/>
          <w:u w:color="141215"/>
        </w:rPr>
        <w:t>new environment</w:t>
      </w:r>
      <w:r w:rsidR="00963528">
        <w:rPr>
          <w:rFonts w:eastAsia="Times New Roman Bold" w:cs="Arial"/>
          <w:color w:val="141215"/>
          <w:u w:color="141215"/>
        </w:rPr>
        <w:t>s</w:t>
      </w:r>
      <w:r w:rsidR="008767D2">
        <w:rPr>
          <w:rFonts w:eastAsia="Times New Roman Bold" w:cs="Arial"/>
          <w:color w:val="141215"/>
          <w:u w:color="141215"/>
        </w:rPr>
        <w:t xml:space="preserve">, it is perhaps </w:t>
      </w:r>
      <w:r w:rsidR="008767D2">
        <w:rPr>
          <w:rFonts w:eastAsia="Times New Roman Bold" w:cs="Arial"/>
          <w:color w:val="141215"/>
          <w:u w:color="141215"/>
        </w:rPr>
        <w:lastRenderedPageBreak/>
        <w:t xml:space="preserve">surprising that contagious cancers do not emerge more regularly. </w:t>
      </w:r>
      <w:r w:rsidR="00E51071">
        <w:rPr>
          <w:rFonts w:eastAsia="Times New Roman Bold" w:cs="Arial"/>
          <w:color w:val="141215"/>
          <w:u w:color="141215"/>
        </w:rPr>
        <w:t xml:space="preserve">Interestingly, tumour cells that pass between individuals </w:t>
      </w:r>
      <w:r w:rsidR="00FB0445">
        <w:rPr>
          <w:rFonts w:eastAsia="Times New Roman Bold" w:cs="Arial"/>
          <w:color w:val="141215"/>
          <w:u w:color="141215"/>
        </w:rPr>
        <w:t>have been documented in humans, but t</w:t>
      </w:r>
      <w:r w:rsidR="00E51071">
        <w:rPr>
          <w:rFonts w:eastAsia="Times New Roman Bold" w:cs="Arial"/>
          <w:color w:val="141215"/>
          <w:u w:color="141215"/>
        </w:rPr>
        <w:t xml:space="preserve">hese instances are usually where cells have passed across the maternal/fetal interface or during </w:t>
      </w:r>
      <w:r w:rsidR="008767D2">
        <w:rPr>
          <w:rFonts w:eastAsia="Times New Roman Bold" w:cs="Arial"/>
          <w:color w:val="141215"/>
          <w:u w:color="141215"/>
        </w:rPr>
        <w:t xml:space="preserve">clinical </w:t>
      </w:r>
      <w:r w:rsidR="00E51071">
        <w:rPr>
          <w:rFonts w:eastAsia="Times New Roman Bold" w:cs="Arial"/>
          <w:color w:val="141215"/>
          <w:u w:color="141215"/>
        </w:rPr>
        <w:t>transplant</w:t>
      </w:r>
      <w:r w:rsidR="008767D2">
        <w:rPr>
          <w:rFonts w:eastAsia="Times New Roman Bold" w:cs="Arial"/>
          <w:color w:val="141215"/>
          <w:u w:color="141215"/>
        </w:rPr>
        <w:t>s</w:t>
      </w:r>
      <w:r w:rsidR="00915359">
        <w:rPr>
          <w:rFonts w:eastAsia="Times New Roman Bold" w:cs="Arial"/>
          <w:color w:val="141215"/>
          <w:u w:color="141215"/>
        </w:rPr>
        <w:t xml:space="preserve"> </w:t>
      </w:r>
      <w:r w:rsidR="00AF092B">
        <w:rPr>
          <w:rFonts w:eastAsia="Times New Roman Bold" w:cs="Arial"/>
          <w:color w:val="141215"/>
          <w:u w:color="141215"/>
        </w:rPr>
        <w:t xml:space="preserve">(reviewed in </w:t>
      </w:r>
      <w:r w:rsidR="00915359">
        <w:rPr>
          <w:rFonts w:eastAsia="Times New Roman Bold" w:cs="Arial"/>
          <w:color w:val="141215"/>
          <w:u w:color="141215"/>
        </w:rPr>
        <w:fldChar w:fldCharType="begin"/>
      </w:r>
      <w:r w:rsidR="00AF092B">
        <w:rPr>
          <w:rFonts w:eastAsia="Times New Roman Bold" w:cs="Arial"/>
          <w:color w:val="141215"/>
          <w:u w:color="141215"/>
        </w:rPr>
        <w:instrText xml:space="preserve"> ADDIN EN.CITE &lt;EndNote&gt;&lt;Cite&gt;&lt;Author&gt;Focosi&lt;/Author&gt;&lt;Year&gt;2011&lt;/Year&gt;&lt;RecNum&gt;1031&lt;/RecNum&gt;&lt;DisplayText&gt;&lt;style face="superscript"&gt;(26)&lt;/style&gt;&lt;/DisplayText&gt;&lt;record&gt;&lt;rec-number&gt;1031&lt;/rec-number&gt;&lt;foreign-keys&gt;&lt;key app="EN" db-id="2r0tafxs7waf2aedxxj5awe2avdw95szepws" timestamp="1389624857"&gt;1031&lt;/key&gt;&lt;/foreign-keys&gt;&lt;ref-type name="Journal Article"&gt;17&lt;/ref-type&gt;&lt;contributors&gt;&lt;authors&gt;&lt;author&gt;Focosi, D.&lt;/author&gt;&lt;author&gt;De Donno, M.&lt;/author&gt;&lt;author&gt;Barbuti, S.&lt;/author&gt;&lt;author&gt;Davini, S.&lt;/author&gt;&lt;author&gt;Fornaciari, S.&lt;/author&gt;&lt;author&gt;Curcio, M.&lt;/author&gt;&lt;author&gt;Mariotti, M. L.&lt;/author&gt;&lt;author&gt;Scatena, F.&lt;/author&gt;&lt;/authors&gt;&lt;/contributors&gt;&lt;auth-address&gt;Laboratory of Immunogenetics, Division of Immunohematology, Azienda Ospedaliera Universitaria Pisana, Italy. dfocosi@tin.it&lt;/auth-address&gt;&lt;titles&gt;&lt;title&gt;Cancer transmissibility across HLA barriers between immunocompetent individuals: rare but not impossible&lt;/title&gt;&lt;secondary-title&gt;Hum Immunol&lt;/secondary-title&gt;&lt;alt-title&gt;Human immunology&lt;/alt-title&gt;&lt;/titles&gt;&lt;periodical&gt;&lt;full-title&gt;Hum Immunol&lt;/full-title&gt;&lt;/periodical&gt;&lt;pages&gt;1-4&lt;/pages&gt;&lt;volume&gt;72&lt;/volume&gt;&lt;number&gt;1&lt;/number&gt;&lt;edition&gt;2010/10/19&lt;/edition&gt;&lt;keywords&gt;&lt;keyword&gt;Animals&lt;/keyword&gt;&lt;keyword&gt;Blood Transfusion&lt;/keyword&gt;&lt;keyword&gt;Histocompatibility Antigens Class I/*immunology&lt;/keyword&gt;&lt;keyword&gt;Humans&lt;/keyword&gt;&lt;keyword&gt;Immunocompetence/*immunology&lt;/keyword&gt;&lt;keyword&gt;Neoplasms/epidemiology/*immunology/surgery&lt;/keyword&gt;&lt;keyword&gt;Transplantation&lt;/keyword&gt;&lt;keyword&gt;Venereal Tumors, Veterinary/epidemiology/*immunology&lt;/keyword&gt;&lt;/keywords&gt;&lt;dates&gt;&lt;year&gt;2011&lt;/year&gt;&lt;pub-dates&gt;&lt;date&gt;Jan&lt;/date&gt;&lt;/pub-dates&gt;&lt;/dates&gt;&lt;isbn&gt;1879-1166 (Electronic)&amp;#xD;0198-8859 (Linking)&lt;/isbn&gt;&lt;accession-num&gt;20951754&lt;/accession-num&gt;&lt;work-type&gt;Review&lt;/work-type&gt;&lt;urls&gt;&lt;related-urls&gt;&lt;url&gt;http://www.ncbi.nlm.nih.gov/pubmed/20951754&lt;/url&gt;&lt;/related-urls&gt;&lt;/urls&gt;&lt;electronic-resource-num&gt;10.1016/j.humimm.2010.10.009&lt;/electronic-resource-num&gt;&lt;/record&gt;&lt;/Cite&gt;&lt;/EndNote&gt;</w:instrText>
      </w:r>
      <w:r w:rsidR="00915359">
        <w:rPr>
          <w:rFonts w:eastAsia="Times New Roman Bold" w:cs="Arial"/>
          <w:color w:val="141215"/>
          <w:u w:color="141215"/>
        </w:rPr>
        <w:fldChar w:fldCharType="separate"/>
      </w:r>
      <w:r w:rsidR="00AF092B" w:rsidRPr="00AF092B">
        <w:rPr>
          <w:rFonts w:eastAsia="Times New Roman Bold" w:cs="Arial"/>
          <w:noProof/>
          <w:color w:val="141215"/>
          <w:u w:color="141215"/>
          <w:vertAlign w:val="superscript"/>
        </w:rPr>
        <w:t>(26)</w:t>
      </w:r>
      <w:r w:rsidR="00915359">
        <w:rPr>
          <w:rFonts w:eastAsia="Times New Roman Bold" w:cs="Arial"/>
          <w:color w:val="141215"/>
          <w:u w:color="141215"/>
        </w:rPr>
        <w:fldChar w:fldCharType="end"/>
      </w:r>
      <w:r w:rsidR="00AF092B">
        <w:rPr>
          <w:rFonts w:eastAsia="Times New Roman Bold" w:cs="Arial"/>
          <w:color w:val="141215"/>
          <w:u w:color="141215"/>
        </w:rPr>
        <w:t>)</w:t>
      </w:r>
      <w:r w:rsidR="00E51071">
        <w:rPr>
          <w:rFonts w:eastAsia="Times New Roman Bold" w:cs="Arial"/>
          <w:color w:val="141215"/>
          <w:u w:color="141215"/>
        </w:rPr>
        <w:t xml:space="preserve">. </w:t>
      </w:r>
      <w:r w:rsidR="00FB0445">
        <w:rPr>
          <w:rFonts w:eastAsia="Times New Roman Bold" w:cs="Arial"/>
          <w:color w:val="141215"/>
          <w:u w:color="141215"/>
        </w:rPr>
        <w:t>Thus, t</w:t>
      </w:r>
      <w:r w:rsidR="00DB12B0">
        <w:rPr>
          <w:rFonts w:eastAsia="Times New Roman Bold" w:cs="Arial"/>
          <w:color w:val="141215"/>
          <w:u w:color="141215"/>
        </w:rPr>
        <w:t>he emergence of a contagious cancer must require</w:t>
      </w:r>
      <w:r w:rsidR="00E51071">
        <w:rPr>
          <w:rFonts w:eastAsia="Times New Roman Bold" w:cs="Arial"/>
          <w:color w:val="141215"/>
          <w:u w:color="141215"/>
        </w:rPr>
        <w:t xml:space="preserve"> a number </w:t>
      </w:r>
      <w:r w:rsidR="00FB0445">
        <w:rPr>
          <w:rFonts w:eastAsia="Times New Roman Bold" w:cs="Arial"/>
          <w:color w:val="141215"/>
          <w:u w:color="141215"/>
        </w:rPr>
        <w:t>of characteristics of the host and/or of</w:t>
      </w:r>
      <w:r w:rsidR="00DB12B0">
        <w:rPr>
          <w:rFonts w:eastAsia="Times New Roman Bold" w:cs="Arial"/>
          <w:color w:val="141215"/>
          <w:u w:color="141215"/>
        </w:rPr>
        <w:t xml:space="preserve"> </w:t>
      </w:r>
      <w:r w:rsidR="00E51071">
        <w:rPr>
          <w:rFonts w:eastAsia="Times New Roman Bold" w:cs="Arial"/>
          <w:color w:val="141215"/>
          <w:u w:color="141215"/>
        </w:rPr>
        <w:t xml:space="preserve">the tumour cells </w:t>
      </w:r>
      <w:r w:rsidR="00DB12B0">
        <w:rPr>
          <w:rFonts w:eastAsia="Times New Roman Bold" w:cs="Arial"/>
          <w:color w:val="141215"/>
          <w:u w:color="141215"/>
        </w:rPr>
        <w:t>themselves</w:t>
      </w:r>
      <w:r w:rsidR="00FB0445">
        <w:rPr>
          <w:rFonts w:eastAsia="Times New Roman Bold" w:cs="Arial"/>
          <w:color w:val="141215"/>
          <w:u w:color="141215"/>
        </w:rPr>
        <w:t xml:space="preserve">. </w:t>
      </w:r>
      <w:r w:rsidR="00963528">
        <w:rPr>
          <w:rFonts w:eastAsia="Times New Roman Bold" w:cs="Arial"/>
          <w:color w:val="141215"/>
          <w:u w:color="141215"/>
        </w:rPr>
        <w:t>If</w:t>
      </w:r>
      <w:r w:rsidR="00FB0445">
        <w:rPr>
          <w:rFonts w:eastAsia="Times New Roman Bold" w:cs="Arial"/>
          <w:color w:val="141215"/>
          <w:u w:color="141215"/>
        </w:rPr>
        <w:t xml:space="preserve"> these </w:t>
      </w:r>
      <w:r w:rsidR="007C1604">
        <w:rPr>
          <w:rFonts w:eastAsia="Times New Roman Bold" w:cs="Arial"/>
          <w:color w:val="141215"/>
          <w:u w:color="141215"/>
        </w:rPr>
        <w:t>characteristics</w:t>
      </w:r>
      <w:r w:rsidR="00FB0445">
        <w:rPr>
          <w:rFonts w:eastAsia="Times New Roman Bold" w:cs="Arial"/>
          <w:color w:val="141215"/>
          <w:u w:color="141215"/>
        </w:rPr>
        <w:t xml:space="preserve"> are</w:t>
      </w:r>
      <w:r w:rsidR="00963528">
        <w:rPr>
          <w:rFonts w:eastAsia="Times New Roman Bold" w:cs="Arial"/>
          <w:color w:val="141215"/>
          <w:u w:color="141215"/>
        </w:rPr>
        <w:t xml:space="preserve"> specific to the</w:t>
      </w:r>
      <w:r w:rsidR="00FB0445">
        <w:rPr>
          <w:rFonts w:eastAsia="Times New Roman Bold" w:cs="Arial"/>
          <w:color w:val="141215"/>
          <w:u w:color="141215"/>
        </w:rPr>
        <w:t xml:space="preserve"> host</w:t>
      </w:r>
      <w:r w:rsidR="00963528">
        <w:rPr>
          <w:rFonts w:eastAsia="Times New Roman Bold" w:cs="Arial"/>
          <w:color w:val="141215"/>
          <w:u w:color="141215"/>
        </w:rPr>
        <w:t xml:space="preserve"> it would imply that </w:t>
      </w:r>
      <w:r w:rsidR="00FB0445">
        <w:rPr>
          <w:rFonts w:eastAsia="Times New Roman Bold" w:cs="Arial"/>
          <w:color w:val="141215"/>
          <w:u w:color="141215"/>
        </w:rPr>
        <w:t>contagious cancer</w:t>
      </w:r>
      <w:r w:rsidR="00963528">
        <w:rPr>
          <w:rFonts w:eastAsia="Times New Roman Bold" w:cs="Arial"/>
          <w:color w:val="141215"/>
          <w:u w:color="141215"/>
        </w:rPr>
        <w:t>s</w:t>
      </w:r>
      <w:r w:rsidR="00FB0445">
        <w:rPr>
          <w:rFonts w:eastAsia="Times New Roman Bold" w:cs="Arial"/>
          <w:color w:val="141215"/>
          <w:u w:color="141215"/>
        </w:rPr>
        <w:t xml:space="preserve"> are simply </w:t>
      </w:r>
      <w:r w:rsidR="00E51071">
        <w:t>‘</w:t>
      </w:r>
      <w:r w:rsidR="00E51071" w:rsidRPr="00C5320F">
        <w:t>opportunistic’</w:t>
      </w:r>
      <w:r w:rsidR="00DB12B0">
        <w:t xml:space="preserve"> spreaders, </w:t>
      </w:r>
      <w:r w:rsidR="00963528">
        <w:t xml:space="preserve">ie. </w:t>
      </w:r>
      <w:r w:rsidR="00FB0445">
        <w:t xml:space="preserve">they have </w:t>
      </w:r>
      <w:r w:rsidR="007C1604">
        <w:t>characteristics</w:t>
      </w:r>
      <w:r w:rsidR="00FB0445">
        <w:t xml:space="preserve"> common to many single organism tumours, but have taken</w:t>
      </w:r>
      <w:r w:rsidR="00DB12B0">
        <w:t xml:space="preserve"> advantage of </w:t>
      </w:r>
      <w:r w:rsidR="00963528">
        <w:t>‘deficien</w:t>
      </w:r>
      <w:r w:rsidR="00963528">
        <w:lastRenderedPageBreak/>
        <w:t>cies’ in their host to become transmissible</w:t>
      </w:r>
      <w:r w:rsidR="00FB0445">
        <w:t xml:space="preserve">. </w:t>
      </w:r>
      <w:r w:rsidR="00AF092B">
        <w:t>Alternatively, contagious cancer cells</w:t>
      </w:r>
      <w:r w:rsidR="007C1604">
        <w:t xml:space="preserve"> may have </w:t>
      </w:r>
      <w:r w:rsidR="00963528">
        <w:t xml:space="preserve">characteristics in common that are not found in </w:t>
      </w:r>
      <w:r w:rsidR="00AF092B">
        <w:t>single organism cancers</w:t>
      </w:r>
      <w:r w:rsidR="00950D35">
        <w:t xml:space="preserve">, providing them the ability to </w:t>
      </w:r>
      <w:r w:rsidR="007C1604">
        <w:t xml:space="preserve">transfer regardless of </w:t>
      </w:r>
      <w:r w:rsidR="00950D35">
        <w:t>the host</w:t>
      </w:r>
      <w:r w:rsidR="007C1604">
        <w:t>.</w:t>
      </w:r>
      <w:r w:rsidR="00950D35">
        <w:t xml:space="preserve"> If this is the case then a contagious cancer could emerge in any species.</w:t>
      </w:r>
      <w:r w:rsidR="007C1604">
        <w:t xml:space="preserve"> </w:t>
      </w:r>
      <w:r w:rsidR="00915359">
        <w:t>A</w:t>
      </w:r>
      <w:r w:rsidR="00AF092B">
        <w:t xml:space="preserve"> third</w:t>
      </w:r>
      <w:r w:rsidR="007C1604">
        <w:t xml:space="preserve"> possibility is that the </w:t>
      </w:r>
      <w:r w:rsidR="00950D35">
        <w:t>emergence of a contagious cancer</w:t>
      </w:r>
      <w:r w:rsidR="007C1604">
        <w:t xml:space="preserve"> is dependent on the interplay of host and tu</w:t>
      </w:r>
      <w:r w:rsidR="00B30E4D">
        <w:t xml:space="preserve">mour </w:t>
      </w:r>
      <w:r w:rsidR="007C1604">
        <w:t>characteristics</w:t>
      </w:r>
      <w:r w:rsidR="00E51071" w:rsidRPr="00C5320F">
        <w:t xml:space="preserve">. </w:t>
      </w:r>
    </w:p>
    <w:p w14:paraId="7A291308" w14:textId="77777777" w:rsidR="008B2454" w:rsidRDefault="008B2454" w:rsidP="007B4295">
      <w:pPr>
        <w:spacing w:line="480" w:lineRule="auto"/>
        <w:rPr>
          <w:i/>
        </w:rPr>
      </w:pPr>
    </w:p>
    <w:p w14:paraId="00415070" w14:textId="64B779E1" w:rsidR="00357AE5" w:rsidRPr="00357AE5" w:rsidRDefault="00357AE5" w:rsidP="007B4295">
      <w:pPr>
        <w:spacing w:line="480" w:lineRule="auto"/>
        <w:rPr>
          <w:i/>
        </w:rPr>
      </w:pPr>
      <w:r w:rsidRPr="00357AE5">
        <w:rPr>
          <w:i/>
        </w:rPr>
        <w:t>Tumour cell characteristics</w:t>
      </w:r>
    </w:p>
    <w:p w14:paraId="0D951655" w14:textId="56BE253D" w:rsidR="001803D3" w:rsidRPr="00156558" w:rsidRDefault="00D24C9C" w:rsidP="007B4295">
      <w:pPr>
        <w:spacing w:line="480" w:lineRule="auto"/>
        <w:rPr>
          <w:rFonts w:cs="Arial"/>
        </w:rPr>
      </w:pPr>
      <w:r>
        <w:rPr>
          <w:rFonts w:cs="Arial"/>
        </w:rPr>
        <w:t>DFT1 and CTVT both transiently down-regulate MHC molecules</w:t>
      </w:r>
      <w:r w:rsidR="00206DC6">
        <w:rPr>
          <w:rFonts w:cs="Arial"/>
        </w:rPr>
        <w:t xml:space="preserve"> </w:t>
      </w:r>
      <w:r w:rsidR="00206DC6">
        <w:rPr>
          <w:rFonts w:cs="Arial"/>
        </w:rPr>
        <w:fldChar w:fldCharType="begin">
          <w:fldData xml:space="preserve">PEVuZE5vdGU+PENpdGU+PEF1dGhvcj5TaWRkbGU8L0F1dGhvcj48WWVhcj4yMDEzPC9ZZWFyPjxS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C9wZXJpb2RpY2FsPjxhbHQtcGVyaW9kaWNhbD48ZnVsbC10aXRsZT5Qcm9jZWVkaW5ncyBv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</w:fldData>
        </w:fldChar>
      </w:r>
      <w:r w:rsidR="00156558">
        <w:rPr>
          <w:rFonts w:cs="Arial"/>
        </w:rPr>
        <w:instrText xml:space="preserve"> ADDIN EN.CITE </w:instrText>
      </w:r>
      <w:r w:rsidR="00156558">
        <w:rPr>
          <w:rFonts w:cs="Arial"/>
        </w:rPr>
        <w:fldChar w:fldCharType="begin">
          <w:fldData xml:space="preserve">PEVuZE5vdGU+PENpdGU+PEF1dGhvcj5TaWRkbGU8L0F1dGhvcj48WWVhcj4yMDEzPC9ZZWFyPjxS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C9wZXJpb2RpY2FsPjxhbHQtcGVyaW9kaWNhbD48ZnVsbC10aXRsZT5Qcm9jZWVkaW5ncyBv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</w:fldData>
        </w:fldChar>
      </w:r>
      <w:r w:rsidR="00156558">
        <w:rPr>
          <w:rFonts w:cs="Arial"/>
        </w:rPr>
        <w:instrText xml:space="preserve"> ADDIN EN.CITE.DATA </w:instrText>
      </w:r>
      <w:r w:rsidR="00156558">
        <w:rPr>
          <w:rFonts w:cs="Arial"/>
        </w:rPr>
      </w:r>
      <w:r w:rsidR="00156558">
        <w:rPr>
          <w:rFonts w:cs="Arial"/>
        </w:rPr>
        <w:fldChar w:fldCharType="end"/>
      </w:r>
      <w:r w:rsidR="00206DC6">
        <w:rPr>
          <w:rFonts w:cs="Arial"/>
        </w:rPr>
      </w:r>
      <w:r w:rsidR="00206DC6">
        <w:rPr>
          <w:rFonts w:cs="Arial"/>
        </w:rPr>
        <w:fldChar w:fldCharType="separate"/>
      </w:r>
      <w:r w:rsidR="00156558" w:rsidRPr="00156558">
        <w:rPr>
          <w:rFonts w:cs="Arial"/>
          <w:noProof/>
          <w:vertAlign w:val="superscript"/>
        </w:rPr>
        <w:t>(27, 28)</w:t>
      </w:r>
      <w:r w:rsidR="00206DC6">
        <w:rPr>
          <w:rFonts w:cs="Arial"/>
        </w:rPr>
        <w:fldChar w:fldCharType="end"/>
      </w:r>
      <w:r w:rsidR="00156558">
        <w:rPr>
          <w:rFonts w:cs="Arial"/>
        </w:rPr>
        <w:t>, removing the potential for T cells to recognise foreign</w:t>
      </w:r>
      <w:r w:rsidR="00D17964">
        <w:rPr>
          <w:rFonts w:cs="Arial"/>
        </w:rPr>
        <w:t xml:space="preserve"> peptide/MHC complexes</w:t>
      </w:r>
      <w:r w:rsidR="00156558">
        <w:rPr>
          <w:rFonts w:cs="Arial"/>
        </w:rPr>
        <w:t xml:space="preserve">, as well as potential tumour </w:t>
      </w:r>
      <w:r w:rsidR="00156558">
        <w:rPr>
          <w:rFonts w:cs="Arial"/>
        </w:rPr>
        <w:lastRenderedPageBreak/>
        <w:t>specific antigens presented by class I molecules</w:t>
      </w:r>
      <w:r w:rsidR="00156558">
        <w:rPr>
          <w:rFonts w:eastAsia="Times New Roman Bold" w:cs="Arial"/>
          <w:color w:val="141215"/>
          <w:u w:color="141215"/>
        </w:rPr>
        <w:t xml:space="preserve">. </w:t>
      </w:r>
      <w:r>
        <w:rPr>
          <w:rFonts w:cs="Arial"/>
        </w:rPr>
        <w:t xml:space="preserve">DFT1 cells have </w:t>
      </w:r>
      <w:r w:rsidR="009309A6">
        <w:t>only trace amounts of MHC class I</w:t>
      </w:r>
      <w:r w:rsidR="00716187">
        <w:t xml:space="preserve"> expression on the cell surface</w:t>
      </w:r>
      <w:r>
        <w:t xml:space="preserve"> </w:t>
      </w:r>
      <w:r w:rsidR="00716187">
        <w:t xml:space="preserve">due to down-regulation of the genes that allow peptide processing and presentation, </w:t>
      </w:r>
      <w:r w:rsidR="00716187">
        <w:sym w:font="Symbol" w:char="F062"/>
      </w:r>
      <w:r w:rsidR="00716187">
        <w:rPr>
          <w:vertAlign w:val="subscript"/>
        </w:rPr>
        <w:t>2</w:t>
      </w:r>
      <w:r w:rsidR="00716187">
        <w:t>m, TAP1 and TAP2 (Transporters for Antigen Processing) transcripts</w:t>
      </w:r>
      <w:r w:rsidR="00206DC6">
        <w:t xml:space="preserve"> </w:t>
      </w:r>
      <w:r w:rsidR="00206DC6">
        <w:fldChar w:fldCharType="begin">
          <w:fldData xml:space="preserve">PEVuZE5vdGU+PENpdGU+PEF1dGhvcj5TaWRkbGU8L0F1dGhvcj48WWVhcj4yMDEzPC9ZZWFyPjxS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GFsdC1wZXJpb2RpY2FsPjxmdWxsLXRpdGxlPlByb2NlZWRpbmdzIG9mIHRo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</w:fldData>
        </w:fldChar>
      </w:r>
      <w:r w:rsidR="00156558">
        <w:instrText xml:space="preserve"> ADDIN EN.CITE </w:instrText>
      </w:r>
      <w:r w:rsidR="00156558">
        <w:fldChar w:fldCharType="begin">
          <w:fldData xml:space="preserve">PEVuZE5vdGU+PENpdGU+PEF1dGhvcj5TaWRkbGU8L0F1dGhvcj48WWVhcj4yMDEzPC9ZZWFyPjxS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GFsdC1wZXJpb2RpY2FsPjxmdWxsLXRpdGxlPlByb2NlZWRpbmdzIG9mIHRo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</w:fldData>
        </w:fldChar>
      </w:r>
      <w:r w:rsidR="00156558">
        <w:instrText xml:space="preserve"> ADDIN EN.CITE.DATA </w:instrText>
      </w:r>
      <w:r w:rsidR="00156558">
        <w:fldChar w:fldCharType="end"/>
      </w:r>
      <w:r w:rsidR="00206DC6">
        <w:fldChar w:fldCharType="separate"/>
      </w:r>
      <w:r w:rsidR="00156558" w:rsidRPr="00156558">
        <w:rPr>
          <w:noProof/>
          <w:vertAlign w:val="superscript"/>
        </w:rPr>
        <w:t>(27)</w:t>
      </w:r>
      <w:r w:rsidR="00206DC6">
        <w:fldChar w:fldCharType="end"/>
      </w:r>
      <w:r w:rsidR="00120099">
        <w:t xml:space="preserve">. This explains the </w:t>
      </w:r>
      <w:r w:rsidR="00716187">
        <w:t xml:space="preserve">loss of the MHC class I protein, as without </w:t>
      </w:r>
      <w:r w:rsidR="00716187">
        <w:sym w:font="Symbol" w:char="F062"/>
      </w:r>
      <w:r w:rsidR="00716187">
        <w:rPr>
          <w:vertAlign w:val="subscript"/>
        </w:rPr>
        <w:t>2</w:t>
      </w:r>
      <w:r w:rsidR="00716187">
        <w:t>m and peptides (pumped into the endoplasmic reticulum (ER) by the TAP heterodimer) the MHC class I molecule is not stable and will</w:t>
      </w:r>
      <w:r w:rsidR="00AF092B">
        <w:t xml:space="preserve"> be retained in the ER</w:t>
      </w:r>
      <w:r w:rsidR="00716187">
        <w:t xml:space="preserve">. </w:t>
      </w:r>
      <w:r w:rsidR="001803D3">
        <w:t>There is</w:t>
      </w:r>
      <w:r w:rsidR="00716187">
        <w:t xml:space="preserve"> no evidence for haplotype loss or structural mutations in the coding regions of </w:t>
      </w:r>
      <w:r w:rsidR="00716187">
        <w:sym w:font="Symbol" w:char="F062"/>
      </w:r>
      <w:r w:rsidR="00716187">
        <w:rPr>
          <w:vertAlign w:val="subscript"/>
        </w:rPr>
        <w:t>2</w:t>
      </w:r>
      <w:r w:rsidR="00716187">
        <w:t xml:space="preserve">m, </w:t>
      </w:r>
      <w:r w:rsidR="00716187">
        <w:lastRenderedPageBreak/>
        <w:t xml:space="preserve">the TAP genes or the promoter regions of these genes. </w:t>
      </w:r>
      <w:r w:rsidR="001803D3">
        <w:t xml:space="preserve">However, </w:t>
      </w:r>
      <w:r w:rsidR="00716187">
        <w:t>changes in the acetylation state of the pro</w:t>
      </w:r>
      <w:r w:rsidR="001803D3">
        <w:t>moter regions of these genes affect</w:t>
      </w:r>
      <w:r w:rsidR="00716187">
        <w:t xml:space="preserve"> transcription. </w:t>
      </w:r>
      <w:r w:rsidR="001803D3">
        <w:t xml:space="preserve">Similarly, </w:t>
      </w:r>
      <w:r w:rsidR="009662E9">
        <w:rPr>
          <w:lang w:val="en-AU"/>
        </w:rPr>
        <w:t>during the</w:t>
      </w:r>
      <w:r w:rsidR="001803D3" w:rsidRPr="00C5320F">
        <w:rPr>
          <w:lang w:val="en-AU"/>
        </w:rPr>
        <w:t xml:space="preserve"> growth period of </w:t>
      </w:r>
      <w:r w:rsidR="001803D3">
        <w:rPr>
          <w:lang w:val="en-AU"/>
        </w:rPr>
        <w:t xml:space="preserve">CTVT </w:t>
      </w:r>
      <w:r w:rsidR="009662E9">
        <w:rPr>
          <w:lang w:val="en-AU"/>
        </w:rPr>
        <w:t xml:space="preserve">the tumour cells do not express </w:t>
      </w:r>
      <w:r w:rsidR="009F41E1">
        <w:rPr>
          <w:lang w:val="en-AU"/>
        </w:rPr>
        <w:t>MHC molecules</w:t>
      </w:r>
      <w:r w:rsidR="001803D3" w:rsidRPr="00C5320F">
        <w:rPr>
          <w:lang w:val="en-AU"/>
        </w:rPr>
        <w:t xml:space="preserve">, </w:t>
      </w:r>
      <w:r w:rsidR="007253D5">
        <w:rPr>
          <w:lang w:val="en-AU"/>
        </w:rPr>
        <w:t xml:space="preserve">most likely due to loss of </w:t>
      </w:r>
      <w:r w:rsidR="007253D5">
        <w:sym w:font="Symbol" w:char="F062"/>
      </w:r>
      <w:r w:rsidR="007253D5">
        <w:rPr>
          <w:vertAlign w:val="subscript"/>
        </w:rPr>
        <w:t>2</w:t>
      </w:r>
      <w:r w:rsidR="007253D5">
        <w:t>m</w:t>
      </w:r>
      <w:r w:rsidR="001803D3">
        <w:rPr>
          <w:lang w:val="en-AU"/>
        </w:rPr>
        <w:t xml:space="preserve"> expression</w:t>
      </w:r>
      <w:r w:rsidR="009F41E1">
        <w:rPr>
          <w:lang w:val="en-AU"/>
        </w:rPr>
        <w:t xml:space="preserve"> </w:t>
      </w:r>
      <w:r w:rsidR="00206DC6">
        <w:rPr>
          <w:lang w:val="en-AU"/>
        </w:rPr>
        <w:fldChar w:fldCharType="begin">
          <w:fldData xml:space="preserve">PEVuZE5vdGU+PENpdGU+PEF1dGhvcj5Ic2lhbzwvQXV0aG9yPjxZZWFyPjIwMDg8L1llYXI+PFJl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</w:fldData>
        </w:fldChar>
      </w:r>
      <w:r w:rsidR="00156558">
        <w:rPr>
          <w:lang w:val="en-AU"/>
        </w:rPr>
        <w:instrText xml:space="preserve"> ADDIN EN.CITE </w:instrText>
      </w:r>
      <w:r w:rsidR="00156558">
        <w:rPr>
          <w:lang w:val="en-AU"/>
        </w:rPr>
        <w:fldChar w:fldCharType="begin">
          <w:fldData xml:space="preserve">PEVuZE5vdGU+PENpdGU+PEF1dGhvcj5Ic2lhbzwvQXV0aG9yPjxZZWFyPjIwMDg8L1llYXI+PFJl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</w:fldData>
        </w:fldChar>
      </w:r>
      <w:r w:rsidR="00156558">
        <w:rPr>
          <w:lang w:val="en-AU"/>
        </w:rPr>
        <w:instrText xml:space="preserve"> ADDIN EN.CITE.DATA </w:instrText>
      </w:r>
      <w:r w:rsidR="00156558">
        <w:rPr>
          <w:lang w:val="en-AU"/>
        </w:rPr>
      </w:r>
      <w:r w:rsidR="00156558">
        <w:rPr>
          <w:lang w:val="en-AU"/>
        </w:rPr>
        <w:fldChar w:fldCharType="end"/>
      </w:r>
      <w:r w:rsidR="00206DC6">
        <w:rPr>
          <w:lang w:val="en-AU"/>
        </w:rPr>
      </w:r>
      <w:r w:rsidR="00206DC6">
        <w:rPr>
          <w:lang w:val="en-AU"/>
        </w:rPr>
        <w:fldChar w:fldCharType="separate"/>
      </w:r>
      <w:r w:rsidR="00156558" w:rsidRPr="00156558">
        <w:rPr>
          <w:noProof/>
          <w:vertAlign w:val="superscript"/>
          <w:lang w:val="en-AU"/>
        </w:rPr>
        <w:t>(28, 29)</w:t>
      </w:r>
      <w:r w:rsidR="00206DC6">
        <w:rPr>
          <w:lang w:val="en-AU"/>
        </w:rPr>
        <w:fldChar w:fldCharType="end"/>
      </w:r>
      <w:r w:rsidR="001803D3">
        <w:rPr>
          <w:lang w:val="en-AU"/>
        </w:rPr>
        <w:t xml:space="preserve">. </w:t>
      </w:r>
      <w:r w:rsidR="007253D5">
        <w:rPr>
          <w:lang w:val="en-AU"/>
        </w:rPr>
        <w:t>Due to the recent emergence of DFT2, it is no yet known whether these cells express MHC molecules.</w:t>
      </w:r>
    </w:p>
    <w:p w14:paraId="065AC7B1" w14:textId="77777777" w:rsidR="0072260A" w:rsidRDefault="0072260A" w:rsidP="007B4295">
      <w:pPr>
        <w:spacing w:line="480" w:lineRule="auto"/>
        <w:rPr>
          <w:lang w:val="en-AU"/>
        </w:rPr>
      </w:pPr>
    </w:p>
    <w:p w14:paraId="29380687" w14:textId="15F0687C" w:rsidR="000F5CF4" w:rsidRDefault="0072260A" w:rsidP="007B4295">
      <w:pPr>
        <w:spacing w:line="480" w:lineRule="auto"/>
      </w:pPr>
      <w:r>
        <w:rPr>
          <w:lang w:val="en-AU"/>
        </w:rPr>
        <w:t xml:space="preserve">Both DFT1 and CTVT </w:t>
      </w:r>
      <w:r w:rsidR="004D3642">
        <w:rPr>
          <w:lang w:val="en-AU"/>
        </w:rPr>
        <w:t xml:space="preserve">cells </w:t>
      </w:r>
      <w:r w:rsidR="00E910C8">
        <w:rPr>
          <w:lang w:val="en-AU"/>
        </w:rPr>
        <w:t>retain</w:t>
      </w:r>
      <w:r>
        <w:rPr>
          <w:lang w:val="en-AU"/>
        </w:rPr>
        <w:t xml:space="preserve"> the ability to</w:t>
      </w:r>
      <w:r w:rsidR="004D3642">
        <w:rPr>
          <w:lang w:val="en-AU"/>
        </w:rPr>
        <w:t xml:space="preserve"> express</w:t>
      </w:r>
      <w:r>
        <w:rPr>
          <w:lang w:val="en-AU"/>
        </w:rPr>
        <w:t xml:space="preserve"> MHC molecule</w:t>
      </w:r>
      <w:r w:rsidR="004D3642">
        <w:rPr>
          <w:lang w:val="en-AU"/>
        </w:rPr>
        <w:t>s</w:t>
      </w:r>
      <w:r>
        <w:rPr>
          <w:lang w:val="en-AU"/>
        </w:rPr>
        <w:t xml:space="preserve">, which in both cancers </w:t>
      </w:r>
      <w:r w:rsidR="00120099">
        <w:rPr>
          <w:lang w:val="en-AU"/>
        </w:rPr>
        <w:t xml:space="preserve">is associated with </w:t>
      </w:r>
      <w:r>
        <w:rPr>
          <w:lang w:val="en-AU"/>
        </w:rPr>
        <w:t>a</w:t>
      </w:r>
      <w:r w:rsidR="004D3642">
        <w:rPr>
          <w:lang w:val="en-AU"/>
        </w:rPr>
        <w:t>n immune response from the host</w:t>
      </w:r>
      <w:r w:rsidR="00206DC6">
        <w:rPr>
          <w:lang w:val="en-AU"/>
        </w:rPr>
        <w:t xml:space="preserve"> </w:t>
      </w:r>
      <w:r w:rsidR="00206DC6">
        <w:rPr>
          <w:lang w:val="en-AU"/>
        </w:rPr>
        <w:fldChar w:fldCharType="begin">
          <w:fldData xml:space="preserve">PEVuZE5vdGU+PENpdGU+PEF1dGhvcj5Ic2lhbzwvQXV0aG9yPjxZZWFyPjIwMDQ8L1llYXI+PFJl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C9wZXJpb2RpY2FsPjxhbHQtcGVyaW9kaWNhbD48ZnVsbC10aXRsZT5Qcm9j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</w:fldData>
        </w:fldChar>
      </w:r>
      <w:r w:rsidR="00156558">
        <w:rPr>
          <w:lang w:val="en-AU"/>
        </w:rPr>
        <w:instrText xml:space="preserve"> ADDIN EN.CITE </w:instrText>
      </w:r>
      <w:r w:rsidR="00156558">
        <w:rPr>
          <w:lang w:val="en-AU"/>
        </w:rPr>
        <w:fldChar w:fldCharType="begin">
          <w:fldData xml:space="preserve">PEVuZE5vdGU+PENpdGU+PEF1dGhvcj5Ic2lhbzwvQXV0aG9yPjxZZWFyPjIwMDQ8L1llYXI+PFJl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C9wZXJpb2RpY2FsPjxhbHQtcGVyaW9kaWNhbD48ZnVsbC10aXRsZT5Qcm9j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</w:fldData>
        </w:fldChar>
      </w:r>
      <w:r w:rsidR="00156558">
        <w:rPr>
          <w:lang w:val="en-AU"/>
        </w:rPr>
        <w:instrText xml:space="preserve"> ADDIN EN.CITE.DATA </w:instrText>
      </w:r>
      <w:r w:rsidR="00156558">
        <w:rPr>
          <w:lang w:val="en-AU"/>
        </w:rPr>
      </w:r>
      <w:r w:rsidR="00156558">
        <w:rPr>
          <w:lang w:val="en-AU"/>
        </w:rPr>
        <w:fldChar w:fldCharType="end"/>
      </w:r>
      <w:r w:rsidR="00206DC6">
        <w:rPr>
          <w:lang w:val="en-AU"/>
        </w:rPr>
      </w:r>
      <w:r w:rsidR="00206DC6">
        <w:rPr>
          <w:lang w:val="en-AU"/>
        </w:rPr>
        <w:fldChar w:fldCharType="separate"/>
      </w:r>
      <w:r w:rsidR="00156558" w:rsidRPr="00156558">
        <w:rPr>
          <w:noProof/>
          <w:vertAlign w:val="superscript"/>
          <w:lang w:val="en-AU"/>
        </w:rPr>
        <w:t>(27, 30)</w:t>
      </w:r>
      <w:r w:rsidR="00206DC6">
        <w:rPr>
          <w:lang w:val="en-AU"/>
        </w:rPr>
        <w:fldChar w:fldCharType="end"/>
      </w:r>
      <w:r w:rsidR="00120099">
        <w:rPr>
          <w:lang w:val="en-AU"/>
        </w:rPr>
        <w:t xml:space="preserve">.  </w:t>
      </w:r>
      <w:r>
        <w:rPr>
          <w:lang w:val="en-AU"/>
        </w:rPr>
        <w:t xml:space="preserve">We have shown that </w:t>
      </w:r>
      <w:r>
        <w:lastRenderedPageBreak/>
        <w:t>treatment of DFT1</w:t>
      </w:r>
      <w:r w:rsidR="00716187">
        <w:t xml:space="preserve"> cells with recombinant devil interferon gamma (IFN</w:t>
      </w:r>
      <w:r w:rsidR="00716187">
        <w:sym w:font="Symbol" w:char="F067"/>
      </w:r>
      <w:r>
        <w:t>) results</w:t>
      </w:r>
      <w:r w:rsidR="00716187">
        <w:t xml:space="preserve"> in a significant upregulation of MHC class I protein on the cell surface of DFTD cells </w:t>
      </w:r>
      <w:r w:rsidR="00716187" w:rsidRPr="008D7AA1">
        <w:rPr>
          <w:i/>
        </w:rPr>
        <w:t>in vitro</w:t>
      </w:r>
      <w:r w:rsidR="00830D64">
        <w:rPr>
          <w:i/>
        </w:rPr>
        <w:t xml:space="preserve"> </w:t>
      </w:r>
      <w:r w:rsidR="00830D64">
        <w:t>indicating that the antigen processing and presentation pathway of DFTD cells is intact</w:t>
      </w:r>
      <w:r w:rsidR="00120099">
        <w:t>. W</w:t>
      </w:r>
      <w:r w:rsidR="00830D64">
        <w:t>e also observed</w:t>
      </w:r>
      <w:r w:rsidR="00716187">
        <w:t xml:space="preserve"> instances of </w:t>
      </w:r>
      <w:r w:rsidR="00716187">
        <w:sym w:font="Symbol" w:char="F062"/>
      </w:r>
      <w:r w:rsidR="00716187">
        <w:rPr>
          <w:vertAlign w:val="subscript"/>
        </w:rPr>
        <w:t>2</w:t>
      </w:r>
      <w:r w:rsidR="00830D64">
        <w:t xml:space="preserve">m </w:t>
      </w:r>
      <w:r w:rsidR="00716187">
        <w:t>expression in primary DFTD biopsies where tumour cells were adjacent to clusters of CD3 positive lymphocytes</w:t>
      </w:r>
      <w:r w:rsidR="00206DC6">
        <w:t xml:space="preserve"> </w:t>
      </w:r>
      <w:r w:rsidR="00206DC6">
        <w:fldChar w:fldCharType="begin">
          <w:fldData xml:space="preserve">PEVuZE5vdGU+PENpdGU+PEF1dGhvcj5TaWRkbGU8L0F1dGhvcj48WWVhcj4yMDEzPC9ZZWFyPjxS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GFsdC1wZXJpb2RpY2FsPjxmdWxsLXRpdGxlPlByb2NlZWRpbmdzIG9mIHRo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</w:fldData>
        </w:fldChar>
      </w:r>
      <w:r w:rsidR="00156558">
        <w:instrText xml:space="preserve"> ADDIN EN.CITE </w:instrText>
      </w:r>
      <w:r w:rsidR="00156558">
        <w:fldChar w:fldCharType="begin">
          <w:fldData xml:space="preserve">PEVuZE5vdGU+PENpdGU+PEF1dGhvcj5TaWRkbGU8L0F1dGhvcj48WWVhcj4yMDEzPC9ZZWFyPjxS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GFsdC1wZXJpb2RpY2FsPjxmdWxsLXRpdGxlPlByb2NlZWRpbmdzIG9mIHRo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</w:fldData>
        </w:fldChar>
      </w:r>
      <w:r w:rsidR="00156558">
        <w:instrText xml:space="preserve"> ADDIN EN.CITE.DATA </w:instrText>
      </w:r>
      <w:r w:rsidR="00156558">
        <w:fldChar w:fldCharType="end"/>
      </w:r>
      <w:r w:rsidR="00206DC6">
        <w:fldChar w:fldCharType="separate"/>
      </w:r>
      <w:r w:rsidR="00156558" w:rsidRPr="00156558">
        <w:rPr>
          <w:noProof/>
          <w:vertAlign w:val="superscript"/>
        </w:rPr>
        <w:t>(27)</w:t>
      </w:r>
      <w:r w:rsidR="00206DC6">
        <w:fldChar w:fldCharType="end"/>
      </w:r>
      <w:r w:rsidR="00716187">
        <w:t xml:space="preserve">. </w:t>
      </w:r>
      <w:r w:rsidR="00830D64">
        <w:t xml:space="preserve"> In addition, </w:t>
      </w:r>
      <w:r>
        <w:t xml:space="preserve">Pye et al have recently </w:t>
      </w:r>
      <w:r w:rsidR="00120099">
        <w:t>identified six wild Tasmanian dev</w:t>
      </w:r>
      <w:r w:rsidR="00DD1EC8">
        <w:t>ils with antibodies against MHC positive</w:t>
      </w:r>
      <w:r w:rsidR="00120099">
        <w:t xml:space="preserve"> DFT1 cells and </w:t>
      </w:r>
      <w:r w:rsidR="007253D5">
        <w:t xml:space="preserve">in </w:t>
      </w:r>
      <w:r w:rsidR="00120099">
        <w:t xml:space="preserve">two of these individuals </w:t>
      </w:r>
      <w:r w:rsidR="007253D5">
        <w:t xml:space="preserve">DFT1 tumours </w:t>
      </w:r>
      <w:r w:rsidR="00120099">
        <w:t>have spontaneously regressed</w:t>
      </w:r>
      <w:r w:rsidR="005803B7">
        <w:t xml:space="preserve"> </w:t>
      </w:r>
      <w:r w:rsidR="005803B7">
        <w:fldChar w:fldCharType="begin"/>
      </w:r>
      <w:r w:rsidR="00263081">
        <w:instrText xml:space="preserve"> ADDIN EN.CITE &lt;EndNote&gt;&lt;Cite&gt;&lt;Author&gt;Pye&lt;/Author&gt;&lt;Year&gt;2016&lt;/Year&gt;&lt;RecNum&gt;1135&lt;/RecNum&gt;&lt;DisplayText&gt;&lt;style face="superscript"&gt;(22)&lt;/style&gt;&lt;/DisplayText&gt;&lt;record&gt;&lt;rec-number&gt;1135&lt;/rec-number&gt;&lt;foreign-keys&gt;&lt;key app="EN" db-id="2r0tafxs7waf2aedxxj5awe2avdw95szepws" timestamp="1484261307"&gt;1135&lt;/key&gt;&lt;/foreign-keys&gt;&lt;ref-type name="Journal Article"&gt;17&lt;/ref-type&gt;&lt;contributors&gt;&lt;authors&gt;&lt;author&gt;Pye, R.&lt;/author&gt;&lt;author&gt;Hamede, R. &lt;/author&gt;&lt;author&gt;Siddle, H.V. &lt;/author&gt;&lt;author&gt;Caldwell, A. &lt;/author&gt;&lt;author&gt;Knowles, G.W. &lt;/author&gt;&lt;author&gt;Swift, K.  &lt;/author&gt;&lt;author&gt;Kreiss, A.&lt;/author&gt;&lt;author&gt;Jones, M.E. &lt;/author&gt;&lt;author&gt;Lyons, B. &lt;/author&gt;&lt;author&gt;Woods, G.M.&lt;/author&gt;&lt;/authors&gt;&lt;/contributors&gt;&lt;titles&gt;&lt;title&gt;Demonstration of immune responses against devil facial tumour disease in wild Tasmanian devils&lt;/title&gt;&lt;secondary-title&gt;Biology Letters&lt;/secondary-title&gt;&lt;/titles&gt;&lt;periodical&gt;&lt;full-title&gt;Biol Lett&lt;/full-title&gt;&lt;abbr-1&gt;Biology letters&lt;/abbr-1&gt;&lt;/periodical&gt;&lt;edition&gt;18 October 2016&lt;/edition&gt;&lt;dates&gt;&lt;year&gt;2016&lt;/year&gt;&lt;/dates&gt;&lt;urls&gt;&lt;/urls&gt;&lt;electronic-resource-num&gt;10.1098/rsbl.2016.0553&lt;/electronic-resource-num&gt;&lt;/record&gt;&lt;/Cite&gt;&lt;/EndNote&gt;</w:instrText>
      </w:r>
      <w:r w:rsidR="005803B7">
        <w:fldChar w:fldCharType="separate"/>
      </w:r>
      <w:r w:rsidR="00263081" w:rsidRPr="00263081">
        <w:rPr>
          <w:noProof/>
          <w:vertAlign w:val="superscript"/>
        </w:rPr>
        <w:t>(22)</w:t>
      </w:r>
      <w:r w:rsidR="005803B7">
        <w:fldChar w:fldCharType="end"/>
      </w:r>
      <w:r w:rsidR="00120099">
        <w:t xml:space="preserve">. </w:t>
      </w:r>
      <w:r>
        <w:t xml:space="preserve">In one of these animals </w:t>
      </w:r>
      <w:r w:rsidR="00116C20">
        <w:t xml:space="preserve">CD4+ and CD8+ T cells </w:t>
      </w:r>
      <w:r w:rsidR="001A5A85">
        <w:lastRenderedPageBreak/>
        <w:t>are observed</w:t>
      </w:r>
      <w:r w:rsidR="00830D64">
        <w:t xml:space="preserve"> infiltrating the</w:t>
      </w:r>
      <w:r w:rsidR="00120099">
        <w:t xml:space="preserve"> tumour</w:t>
      </w:r>
      <w:r w:rsidR="007253D5">
        <w:t xml:space="preserve"> and </w:t>
      </w:r>
      <w:r w:rsidR="007253D5">
        <w:sym w:font="Symbol" w:char="F062"/>
      </w:r>
      <w:r w:rsidR="007253D5">
        <w:rPr>
          <w:vertAlign w:val="subscript"/>
        </w:rPr>
        <w:t>2</w:t>
      </w:r>
      <w:r w:rsidR="007253D5">
        <w:t>m positive tumour cells are present</w:t>
      </w:r>
      <w:r w:rsidR="00706216">
        <w:t>.</w:t>
      </w:r>
      <w:r w:rsidR="00652F7F">
        <w:t xml:space="preserve"> </w:t>
      </w:r>
      <w:r w:rsidR="00120099">
        <w:t>While direct evidence of an MHC restricted response is lacking</w:t>
      </w:r>
      <w:r w:rsidR="00116C20">
        <w:t>,</w:t>
      </w:r>
      <w:r w:rsidR="00120099">
        <w:t xml:space="preserve"> this data implies that any protective immune response requires the expression of MHC molecules </w:t>
      </w:r>
      <w:r w:rsidR="007253D5">
        <w:t xml:space="preserve">and elicits both a CD4+ and CD8+ T cell response, resulting in circulating antibodies. Whether this immune response sustains immunological memory has not been determined. </w:t>
      </w:r>
    </w:p>
    <w:p w14:paraId="52744F89" w14:textId="77777777" w:rsidR="00B35649" w:rsidRPr="00B35649" w:rsidRDefault="00B35649" w:rsidP="007B4295">
      <w:pPr>
        <w:spacing w:line="480" w:lineRule="auto"/>
      </w:pPr>
    </w:p>
    <w:p w14:paraId="4EF7B51D" w14:textId="1AC10395" w:rsidR="00A97FBD" w:rsidRPr="00AC23FD" w:rsidRDefault="00830D64" w:rsidP="007B4295">
      <w:pPr>
        <w:pStyle w:val="Body"/>
        <w:spacing w:line="480" w:lineRule="auto"/>
        <w:rPr>
          <w:rFonts w:asciiTheme="minorHAnsi" w:hAnsiTheme="minorHAnsi"/>
          <w:lang w:val="en-AU"/>
        </w:rPr>
      </w:pPr>
      <w:r>
        <w:rPr>
          <w:rFonts w:asciiTheme="minorHAnsi" w:hAnsiTheme="minorHAnsi"/>
          <w:lang w:val="en-AU"/>
        </w:rPr>
        <w:t>Similarly, r</w:t>
      </w:r>
      <w:r w:rsidR="002B1EA2">
        <w:rPr>
          <w:rFonts w:asciiTheme="minorHAnsi" w:hAnsiTheme="minorHAnsi"/>
          <w:lang w:val="en-AU"/>
        </w:rPr>
        <w:t>egression of CTVT is</w:t>
      </w:r>
      <w:r w:rsidR="004D3642">
        <w:rPr>
          <w:rFonts w:asciiTheme="minorHAnsi" w:hAnsiTheme="minorHAnsi"/>
          <w:lang w:val="en-AU"/>
        </w:rPr>
        <w:t xml:space="preserve"> characterised by an increasing </w:t>
      </w:r>
      <w:r w:rsidR="00C70BC5">
        <w:rPr>
          <w:rFonts w:asciiTheme="minorHAnsi" w:hAnsiTheme="minorHAnsi"/>
          <w:lang w:val="en-AU"/>
        </w:rPr>
        <w:t>proportion of</w:t>
      </w:r>
      <w:r w:rsidR="000F5CF4" w:rsidRPr="00C5320F">
        <w:rPr>
          <w:rFonts w:asciiTheme="minorHAnsi" w:hAnsiTheme="minorHAnsi"/>
          <w:lang w:val="en-AU"/>
        </w:rPr>
        <w:t xml:space="preserve"> tumo</w:t>
      </w:r>
      <w:r w:rsidR="00000842">
        <w:rPr>
          <w:rFonts w:asciiTheme="minorHAnsi" w:hAnsiTheme="minorHAnsi"/>
          <w:lang w:val="en-AU"/>
        </w:rPr>
        <w:t xml:space="preserve">ur cells </w:t>
      </w:r>
      <w:r w:rsidR="004D3642">
        <w:rPr>
          <w:rFonts w:asciiTheme="minorHAnsi" w:hAnsiTheme="minorHAnsi"/>
          <w:lang w:val="en-AU"/>
        </w:rPr>
        <w:t xml:space="preserve">that </w:t>
      </w:r>
      <w:r w:rsidR="00000842">
        <w:rPr>
          <w:rFonts w:asciiTheme="minorHAnsi" w:hAnsiTheme="minorHAnsi"/>
          <w:lang w:val="en-AU"/>
        </w:rPr>
        <w:t>express both</w:t>
      </w:r>
      <w:r>
        <w:rPr>
          <w:rFonts w:asciiTheme="minorHAnsi" w:hAnsiTheme="minorHAnsi"/>
          <w:lang w:val="en-AU"/>
        </w:rPr>
        <w:t xml:space="preserve"> MHC</w:t>
      </w:r>
      <w:r w:rsidR="00000842">
        <w:rPr>
          <w:rFonts w:asciiTheme="minorHAnsi" w:hAnsiTheme="minorHAnsi"/>
          <w:lang w:val="en-AU"/>
        </w:rPr>
        <w:t xml:space="preserve"> class I and class II molecules</w:t>
      </w:r>
      <w:r w:rsidR="001819F2">
        <w:rPr>
          <w:rFonts w:asciiTheme="minorHAnsi" w:hAnsiTheme="minorHAnsi"/>
          <w:lang w:val="en-AU"/>
        </w:rPr>
        <w:t xml:space="preserve"> </w:t>
      </w:r>
      <w:r w:rsidR="001819F2">
        <w:rPr>
          <w:rFonts w:asciiTheme="minorHAnsi" w:hAnsiTheme="minorHAnsi"/>
          <w:lang w:val="en-AU"/>
        </w:rPr>
        <w:fldChar w:fldCharType="begin">
          <w:fldData xml:space="preserve">PEVuZE5vdGU+PENpdGU+PEF1dGhvcj5Ic2lhbzwvQXV0aG9yPjxZZWFyPjIwMDI8L1llYXI+PFJl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</w:fldData>
        </w:fldChar>
      </w:r>
      <w:r w:rsidR="00156558">
        <w:rPr>
          <w:rFonts w:asciiTheme="minorHAnsi" w:hAnsiTheme="minorHAnsi"/>
          <w:lang w:val="en-AU"/>
        </w:rPr>
        <w:instrText xml:space="preserve"> ADDIN EN.CITE </w:instrText>
      </w:r>
      <w:r w:rsidR="00156558">
        <w:rPr>
          <w:rFonts w:asciiTheme="minorHAnsi" w:hAnsiTheme="minorHAnsi"/>
          <w:lang w:val="en-AU"/>
        </w:rPr>
        <w:fldChar w:fldCharType="begin">
          <w:fldData xml:space="preserve">PEVuZE5vdGU+PENpdGU+PEF1dGhvcj5Ic2lhbzwvQXV0aG9yPjxZZWFyPjIwMDI8L1llYXI+PFJl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</w:fldData>
        </w:fldChar>
      </w:r>
      <w:r w:rsidR="00156558">
        <w:rPr>
          <w:rFonts w:asciiTheme="minorHAnsi" w:hAnsiTheme="minorHAnsi"/>
          <w:lang w:val="en-AU"/>
        </w:rPr>
        <w:instrText xml:space="preserve"> ADDIN EN.CITE.DATA </w:instrText>
      </w:r>
      <w:r w:rsidR="00156558">
        <w:rPr>
          <w:rFonts w:asciiTheme="minorHAnsi" w:hAnsiTheme="minorHAnsi"/>
          <w:lang w:val="en-AU"/>
        </w:rPr>
      </w:r>
      <w:r w:rsidR="00156558">
        <w:rPr>
          <w:rFonts w:asciiTheme="minorHAnsi" w:hAnsiTheme="minorHAnsi"/>
          <w:lang w:val="en-AU"/>
        </w:rPr>
        <w:fldChar w:fldCharType="end"/>
      </w:r>
      <w:r w:rsidR="001819F2">
        <w:rPr>
          <w:rFonts w:asciiTheme="minorHAnsi" w:hAnsiTheme="minorHAnsi"/>
          <w:lang w:val="en-AU"/>
        </w:rPr>
      </w:r>
      <w:r w:rsidR="001819F2">
        <w:rPr>
          <w:rFonts w:asciiTheme="minorHAnsi" w:hAnsiTheme="minorHAnsi"/>
          <w:lang w:val="en-AU"/>
        </w:rPr>
        <w:fldChar w:fldCharType="separate"/>
      </w:r>
      <w:r w:rsidR="00156558" w:rsidRPr="00156558">
        <w:rPr>
          <w:rFonts w:asciiTheme="minorHAnsi" w:hAnsiTheme="minorHAnsi"/>
          <w:noProof/>
          <w:vertAlign w:val="superscript"/>
          <w:lang w:val="en-AU"/>
        </w:rPr>
        <w:t>(28)</w:t>
      </w:r>
      <w:r w:rsidR="001819F2">
        <w:rPr>
          <w:rFonts w:asciiTheme="minorHAnsi" w:hAnsiTheme="minorHAnsi"/>
          <w:lang w:val="en-AU"/>
        </w:rPr>
        <w:fldChar w:fldCharType="end"/>
      </w:r>
      <w:r w:rsidR="000F5CF4" w:rsidRPr="00C5320F">
        <w:rPr>
          <w:rFonts w:asciiTheme="minorHAnsi" w:hAnsiTheme="minorHAnsi"/>
          <w:lang w:val="en-AU"/>
        </w:rPr>
        <w:t xml:space="preserve">. </w:t>
      </w:r>
      <w:r w:rsidR="00D1043C">
        <w:rPr>
          <w:rFonts w:asciiTheme="minorHAnsi" w:hAnsiTheme="minorHAnsi"/>
          <w:lang w:val="en-AU"/>
        </w:rPr>
        <w:t xml:space="preserve">The expression of MHC molecules </w:t>
      </w:r>
      <w:r w:rsidR="00D1043C">
        <w:rPr>
          <w:rFonts w:asciiTheme="minorHAnsi" w:hAnsiTheme="minorHAnsi"/>
          <w:lang w:val="en-AU"/>
        </w:rPr>
        <w:lastRenderedPageBreak/>
        <w:t>occurs along with the infiltration of CD4+ and CD8+ T cell (Tumour Infiltrating Lymphocyte</w:t>
      </w:r>
      <w:r w:rsidR="00216537">
        <w:rPr>
          <w:rFonts w:asciiTheme="minorHAnsi" w:hAnsiTheme="minorHAnsi"/>
          <w:lang w:val="en-AU"/>
        </w:rPr>
        <w:t xml:space="preserve">s (TILs)) into the tumour mass, which have been shown to be </w:t>
      </w:r>
      <w:r w:rsidR="00D1043C">
        <w:rPr>
          <w:rFonts w:asciiTheme="minorHAnsi" w:hAnsiTheme="minorHAnsi"/>
          <w:lang w:val="en-AU"/>
        </w:rPr>
        <w:t>cytotoxic</w:t>
      </w:r>
      <w:r w:rsidR="00216537">
        <w:rPr>
          <w:rFonts w:asciiTheme="minorHAnsi" w:hAnsiTheme="minorHAnsi"/>
          <w:lang w:val="en-AU"/>
        </w:rPr>
        <w:t xml:space="preserve"> </w:t>
      </w:r>
      <w:r w:rsidR="00D1043C">
        <w:rPr>
          <w:rFonts w:asciiTheme="minorHAnsi" w:hAnsiTheme="minorHAnsi"/>
          <w:lang w:val="en-AU"/>
        </w:rPr>
        <w:t xml:space="preserve">to CTVT cells. </w:t>
      </w:r>
      <w:r>
        <w:rPr>
          <w:rFonts w:asciiTheme="minorHAnsi" w:hAnsiTheme="minorHAnsi"/>
          <w:lang w:val="en-AU"/>
        </w:rPr>
        <w:t xml:space="preserve">The </w:t>
      </w:r>
      <w:r w:rsidRPr="00C5320F">
        <w:rPr>
          <w:rFonts w:asciiTheme="minorHAnsi" w:hAnsiTheme="minorHAnsi"/>
          <w:lang w:val="en-AU"/>
        </w:rPr>
        <w:t xml:space="preserve">pro-inflammatory </w:t>
      </w:r>
      <w:r>
        <w:rPr>
          <w:rFonts w:asciiTheme="minorHAnsi" w:hAnsiTheme="minorHAnsi"/>
          <w:lang w:val="en-AU"/>
        </w:rPr>
        <w:t xml:space="preserve">cytokines, IL6 and </w:t>
      </w:r>
      <w:r w:rsidR="00A551EC">
        <w:t>IFN</w:t>
      </w:r>
      <w:r w:rsidR="00A551EC">
        <w:sym w:font="Symbol" w:char="F067"/>
      </w:r>
      <w:r w:rsidR="00A551EC">
        <w:t xml:space="preserve"> </w:t>
      </w:r>
      <w:r>
        <w:rPr>
          <w:rFonts w:asciiTheme="minorHAnsi" w:hAnsiTheme="minorHAnsi"/>
          <w:lang w:val="en-AU"/>
        </w:rPr>
        <w:t xml:space="preserve">have been detected in </w:t>
      </w:r>
      <w:r w:rsidRPr="00C5320F">
        <w:rPr>
          <w:rFonts w:asciiTheme="minorHAnsi" w:hAnsiTheme="minorHAnsi"/>
          <w:i/>
          <w:lang w:val="en-AU"/>
        </w:rPr>
        <w:t>ex vivo</w:t>
      </w:r>
      <w:r w:rsidRPr="00C5320F">
        <w:rPr>
          <w:rFonts w:asciiTheme="minorHAnsi" w:hAnsiTheme="minorHAnsi"/>
          <w:lang w:val="en-AU"/>
        </w:rPr>
        <w:t xml:space="preserve"> cultures of </w:t>
      </w:r>
      <w:r>
        <w:rPr>
          <w:rFonts w:asciiTheme="minorHAnsi" w:hAnsiTheme="minorHAnsi"/>
          <w:lang w:val="en-AU"/>
        </w:rPr>
        <w:t xml:space="preserve">TILs </w:t>
      </w:r>
      <w:r w:rsidRPr="00C5320F">
        <w:rPr>
          <w:rFonts w:asciiTheme="minorHAnsi" w:hAnsiTheme="minorHAnsi"/>
          <w:lang w:val="en-AU"/>
        </w:rPr>
        <w:t>from regressing tumours</w:t>
      </w:r>
      <w:r>
        <w:rPr>
          <w:rFonts w:asciiTheme="minorHAnsi" w:hAnsiTheme="minorHAnsi"/>
          <w:lang w:val="en-AU"/>
        </w:rPr>
        <w:t xml:space="preserve"> and most likely </w:t>
      </w:r>
      <w:r w:rsidR="00A551EC">
        <w:rPr>
          <w:rFonts w:asciiTheme="minorHAnsi" w:hAnsiTheme="minorHAnsi"/>
          <w:lang w:val="en-AU"/>
        </w:rPr>
        <w:t>play a role in the</w:t>
      </w:r>
      <w:r w:rsidR="000F5CF4" w:rsidRPr="00C5320F">
        <w:rPr>
          <w:rFonts w:asciiTheme="minorHAnsi" w:hAnsiTheme="minorHAnsi"/>
          <w:lang w:val="en-AU"/>
        </w:rPr>
        <w:t xml:space="preserve"> switch from growth to </w:t>
      </w:r>
      <w:r w:rsidR="000F5CF4" w:rsidRPr="00AC23FD">
        <w:rPr>
          <w:rFonts w:asciiTheme="minorHAnsi" w:hAnsiTheme="minorHAnsi"/>
          <w:lang w:val="en-AU"/>
        </w:rPr>
        <w:t>regressio</w:t>
      </w:r>
      <w:r w:rsidR="00000842" w:rsidRPr="00AC23FD">
        <w:rPr>
          <w:rFonts w:asciiTheme="minorHAnsi" w:hAnsiTheme="minorHAnsi"/>
          <w:lang w:val="en-AU"/>
        </w:rPr>
        <w:t xml:space="preserve">n </w:t>
      </w:r>
      <w:r w:rsidR="00CD3966" w:rsidRPr="00AC23FD">
        <w:rPr>
          <w:rFonts w:asciiTheme="minorHAnsi" w:hAnsiTheme="minorHAnsi"/>
          <w:lang w:val="en-AU"/>
        </w:rPr>
        <w:fldChar w:fldCharType="begin">
          <w:fldData xml:space="preserve">PEVuZE5vdGU+PENpdGU+PEF1dGhvcj5Ic2lhbzwvQXV0aG9yPjxZZWFyPjIwMDQ8L1llYXI+PFJl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</w:fldData>
        </w:fldChar>
      </w:r>
      <w:r w:rsidR="00156558">
        <w:rPr>
          <w:rFonts w:asciiTheme="minorHAnsi" w:hAnsiTheme="minorHAnsi"/>
          <w:lang w:val="en-AU"/>
        </w:rPr>
        <w:instrText xml:space="preserve"> ADDIN EN.CITE </w:instrText>
      </w:r>
      <w:r w:rsidR="00156558">
        <w:rPr>
          <w:rFonts w:asciiTheme="minorHAnsi" w:hAnsiTheme="minorHAnsi"/>
          <w:lang w:val="en-AU"/>
        </w:rPr>
        <w:fldChar w:fldCharType="begin">
          <w:fldData xml:space="preserve">PEVuZE5vdGU+PENpdGU+PEF1dGhvcj5Ic2lhbzwvQXV0aG9yPjxZZWFyPjIwMDQ8L1llYXI+PFJl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</w:fldData>
        </w:fldChar>
      </w:r>
      <w:r w:rsidR="00156558">
        <w:rPr>
          <w:rFonts w:asciiTheme="minorHAnsi" w:hAnsiTheme="minorHAnsi"/>
          <w:lang w:val="en-AU"/>
        </w:rPr>
        <w:instrText xml:space="preserve"> ADDIN EN.CITE.DATA </w:instrText>
      </w:r>
      <w:r w:rsidR="00156558">
        <w:rPr>
          <w:rFonts w:asciiTheme="minorHAnsi" w:hAnsiTheme="minorHAnsi"/>
          <w:lang w:val="en-AU"/>
        </w:rPr>
      </w:r>
      <w:r w:rsidR="00156558">
        <w:rPr>
          <w:rFonts w:asciiTheme="minorHAnsi" w:hAnsiTheme="minorHAnsi"/>
          <w:lang w:val="en-AU"/>
        </w:rPr>
        <w:fldChar w:fldCharType="end"/>
      </w:r>
      <w:r w:rsidR="00CD3966" w:rsidRPr="00AC23FD">
        <w:rPr>
          <w:rFonts w:asciiTheme="minorHAnsi" w:hAnsiTheme="minorHAnsi"/>
          <w:lang w:val="en-AU"/>
        </w:rPr>
      </w:r>
      <w:r w:rsidR="00CD3966" w:rsidRPr="00AC23FD">
        <w:rPr>
          <w:rFonts w:asciiTheme="minorHAnsi" w:hAnsiTheme="minorHAnsi"/>
          <w:lang w:val="en-AU"/>
        </w:rPr>
        <w:fldChar w:fldCharType="separate"/>
      </w:r>
      <w:r w:rsidR="00156558" w:rsidRPr="00156558">
        <w:rPr>
          <w:rFonts w:asciiTheme="minorHAnsi" w:hAnsiTheme="minorHAnsi"/>
          <w:noProof/>
          <w:vertAlign w:val="superscript"/>
          <w:lang w:val="en-AU"/>
        </w:rPr>
        <w:t>(30)</w:t>
      </w:r>
      <w:r w:rsidR="00CD3966" w:rsidRPr="00AC23FD">
        <w:rPr>
          <w:rFonts w:asciiTheme="minorHAnsi" w:hAnsiTheme="minorHAnsi"/>
          <w:lang w:val="en-AU"/>
        </w:rPr>
        <w:fldChar w:fldCharType="end"/>
      </w:r>
      <w:r w:rsidR="00000842" w:rsidRPr="00AC23FD">
        <w:rPr>
          <w:rFonts w:asciiTheme="minorHAnsi" w:hAnsiTheme="minorHAnsi"/>
          <w:lang w:val="en-AU"/>
        </w:rPr>
        <w:t>.</w:t>
      </w:r>
      <w:r w:rsidR="000F5CF4" w:rsidRPr="00AC23FD">
        <w:rPr>
          <w:rFonts w:asciiTheme="minorHAnsi" w:hAnsiTheme="minorHAnsi"/>
          <w:lang w:val="en-AU"/>
        </w:rPr>
        <w:t xml:space="preserve"> </w:t>
      </w:r>
    </w:p>
    <w:p w14:paraId="6D2BD5C8" w14:textId="77777777" w:rsidR="00A97FBD" w:rsidRPr="00AC23FD" w:rsidRDefault="00A97FBD" w:rsidP="007B4295">
      <w:pPr>
        <w:pStyle w:val="Body"/>
        <w:spacing w:line="480" w:lineRule="auto"/>
        <w:rPr>
          <w:rFonts w:asciiTheme="minorHAnsi" w:hAnsiTheme="minorHAnsi"/>
          <w:lang w:val="en-AU"/>
        </w:rPr>
      </w:pPr>
    </w:p>
    <w:p w14:paraId="19C20494" w14:textId="0DD179A2" w:rsidR="001E5EA6" w:rsidRDefault="00B35649" w:rsidP="007B4295">
      <w:pPr>
        <w:pStyle w:val="Body"/>
        <w:spacing w:line="480" w:lineRule="auto"/>
        <w:rPr>
          <w:rFonts w:asciiTheme="minorHAnsi" w:hAnsiTheme="minorHAnsi"/>
          <w:lang w:val="en-AU"/>
        </w:rPr>
      </w:pPr>
      <w:r w:rsidRPr="00AC23FD">
        <w:rPr>
          <w:rFonts w:asciiTheme="minorHAnsi" w:hAnsiTheme="minorHAnsi"/>
          <w:lang w:val="en-AU"/>
        </w:rPr>
        <w:t xml:space="preserve">The </w:t>
      </w:r>
      <w:r w:rsidR="00A551EC" w:rsidRPr="00AC23FD">
        <w:rPr>
          <w:rFonts w:asciiTheme="minorHAnsi" w:hAnsiTheme="minorHAnsi"/>
          <w:lang w:val="en-AU"/>
        </w:rPr>
        <w:t xml:space="preserve">down-regulation </w:t>
      </w:r>
      <w:r w:rsidRPr="00AC23FD">
        <w:rPr>
          <w:rFonts w:asciiTheme="minorHAnsi" w:hAnsiTheme="minorHAnsi"/>
          <w:lang w:val="en-AU"/>
        </w:rPr>
        <w:t>of MHC</w:t>
      </w:r>
      <w:r w:rsidR="001E5EA6" w:rsidRPr="00AC23FD">
        <w:rPr>
          <w:rFonts w:asciiTheme="minorHAnsi" w:hAnsiTheme="minorHAnsi"/>
          <w:lang w:val="en-AU"/>
        </w:rPr>
        <w:t xml:space="preserve"> molecules </w:t>
      </w:r>
      <w:r w:rsidRPr="00AC23FD">
        <w:rPr>
          <w:rFonts w:asciiTheme="minorHAnsi" w:hAnsiTheme="minorHAnsi"/>
          <w:lang w:val="en-AU"/>
        </w:rPr>
        <w:t>appears to be important in allowing both DFT1 and CTVT cells to transmit between individuals.</w:t>
      </w:r>
      <w:r w:rsidR="007253D5">
        <w:rPr>
          <w:rFonts w:asciiTheme="minorHAnsi" w:hAnsiTheme="minorHAnsi"/>
          <w:lang w:val="en-AU"/>
        </w:rPr>
        <w:t xml:space="preserve"> However, in CTVT the expression of MHC </w:t>
      </w:r>
      <w:r w:rsidR="007253D5">
        <w:rPr>
          <w:rFonts w:asciiTheme="minorHAnsi" w:hAnsiTheme="minorHAnsi"/>
          <w:lang w:val="en-AU"/>
        </w:rPr>
        <w:lastRenderedPageBreak/>
        <w:t>class I molecules is consistently associated with a protective immune response, whereas a protective immune response in DFT1 is a rare occurrence.</w:t>
      </w:r>
      <w:r w:rsidR="00C70BC5" w:rsidRPr="00AC23FD">
        <w:rPr>
          <w:rFonts w:asciiTheme="minorHAnsi" w:hAnsiTheme="minorHAnsi"/>
          <w:lang w:val="en-AU"/>
        </w:rPr>
        <w:t xml:space="preserve"> However, it has not been conclusively shown in either tumour that the immune response is MHC restricted. An inter</w:t>
      </w:r>
      <w:r w:rsidR="00323D74" w:rsidRPr="00AC23FD">
        <w:rPr>
          <w:rFonts w:asciiTheme="minorHAnsi" w:hAnsiTheme="minorHAnsi"/>
          <w:lang w:val="en-AU"/>
        </w:rPr>
        <w:t>esting area for further research is to determine if these immune responses are truly MHC restricted and if so to determine the specific MHC class I/II/pep</w:t>
      </w:r>
      <w:r w:rsidR="001E5EA6" w:rsidRPr="00AC23FD">
        <w:rPr>
          <w:rFonts w:asciiTheme="minorHAnsi" w:hAnsiTheme="minorHAnsi"/>
          <w:lang w:val="en-AU"/>
        </w:rPr>
        <w:t>tide complexes that drive them. We are currently investigating the peptide/MHC class I complexes that drive the immune response to DFT1, these peptides have the potential to be used as a peptide vaccine against this disease.</w:t>
      </w:r>
    </w:p>
    <w:p w14:paraId="3833EEE1" w14:textId="77777777" w:rsidR="00156558" w:rsidRDefault="00156558" w:rsidP="007B4295">
      <w:pPr>
        <w:pStyle w:val="Body"/>
        <w:spacing w:line="480" w:lineRule="auto"/>
        <w:rPr>
          <w:rFonts w:asciiTheme="minorHAnsi" w:hAnsiTheme="minorHAnsi"/>
        </w:rPr>
      </w:pPr>
    </w:p>
    <w:p w14:paraId="2540F91E" w14:textId="331D5EFE" w:rsidR="00156558" w:rsidRPr="002C1628" w:rsidRDefault="00156558" w:rsidP="00156558">
      <w:pPr>
        <w:spacing w:line="480" w:lineRule="auto"/>
        <w:rPr>
          <w:rFonts w:cs="Arial"/>
        </w:rPr>
      </w:pPr>
      <w:r>
        <w:rPr>
          <w:lang w:val="en-AU"/>
        </w:rPr>
        <w:lastRenderedPageBreak/>
        <w:t xml:space="preserve">Although down-regulation of MHC molecules is most likely necessary for tumour cell transmission, this characteristic is not unique to contagious cancers. Many single organism tumours lose expression of MHC molecules, particularly tumour cells that have metastasised (reviewed in </w:t>
      </w:r>
      <w:r>
        <w:rPr>
          <w:lang w:val="en-AU"/>
        </w:rPr>
        <w:fldChar w:fldCharType="begin"/>
      </w:r>
      <w:r>
        <w:rPr>
          <w:lang w:val="en-AU"/>
        </w:rPr>
        <w:instrText xml:space="preserve"> ADDIN EN.CITE &lt;EndNote&gt;&lt;Cite&gt;&lt;Author&gt;Seliger&lt;/Author&gt;&lt;Year&gt;2002&lt;/Year&gt;&lt;RecNum&gt;859&lt;/RecNum&gt;&lt;DisplayText&gt;&lt;style face="superscript"&gt;(31)&lt;/style&gt;&lt;/DisplayText&gt;&lt;record&gt;&lt;rec-number&gt;859&lt;/rec-number&gt;&lt;foreign-keys&gt;&lt;key app="EN" db-id="2r0tafxs7waf2aedxxj5awe2avdw95szepws" timestamp="1289216832"&gt;859&lt;/key&gt;&lt;/foreign-keys&gt;&lt;ref-type name="Journal Article"&gt;17&lt;/ref-type&gt;&lt;contributors&gt;&lt;authors&gt;&lt;author&gt;Seliger, B.&lt;/author&gt;&lt;author&gt;Cabrera, T.&lt;/author&gt;&lt;author&gt;Garrido, F.&lt;/author&gt;&lt;author&gt;Ferrone, S.&lt;/author&gt;&lt;/authors&gt;&lt;/contributors&gt;&lt;auth-address&gt;Johannes Gutenberg University, III. Department of Internal Medicine, Mainz, Germany. B.Seliger@3-med.klinik.uni-mainz.de&lt;/auth-address&gt;&lt;titles&gt;&lt;title&gt;HLA class I antigen abnormalities and immune escape by malignant cells&lt;/title&gt;&lt;secondary-title&gt;Semin Cancer Biol&lt;/secondary-title&gt;&lt;/titles&gt;&lt;pages&gt;3-13&lt;/pages&gt;&lt;volume&gt;12&lt;/volume&gt;&lt;number&gt;1&lt;/number&gt;&lt;edition&gt;2002/04/03&lt;/edition&gt;&lt;keywords&gt;&lt;keyword&gt;Histocompatibility Antigens Class I/*physiology&lt;/keyword&gt;&lt;keyword&gt;Humans&lt;/keyword&gt;&lt;keyword&gt;Neoplasms/*immunology/pathology&lt;/keyword&gt;&lt;/keywords&gt;&lt;dates&gt;&lt;year&gt;2002&lt;/year&gt;&lt;pub-dates&gt;&lt;date&gt;Feb&lt;/date&gt;&lt;/pub-dates&gt;&lt;/dates&gt;&lt;isbn&gt;1044-579X (Print)&amp;#xD;1044-579X (Linking)&lt;/isbn&gt;&lt;accession-num&gt;11926409&lt;/accession-num&gt;&lt;urls&gt;&lt;related-urls&gt;&lt;url&gt;http://www.ncbi.nlm.nih.gov/entrez/query.fcgi?cmd=Retrieve&amp;amp;db=PubMed&amp;amp;dopt=Citation&amp;amp;list_uids=11926409&lt;/url&gt;&lt;/related-urls&gt;&lt;/urls&gt;&lt;electronic-resource-num&gt;10.1006/scbi.2001.0404&amp;#xD;S1044579X01904043 [pii]&lt;/electronic-resource-num&gt;&lt;language&gt;eng&lt;/language&gt;&lt;/record&gt;&lt;/Cite&gt;&lt;/EndNote&gt;</w:instrText>
      </w:r>
      <w:r>
        <w:rPr>
          <w:lang w:val="en-AU"/>
        </w:rPr>
        <w:fldChar w:fldCharType="separate"/>
      </w:r>
      <w:r w:rsidRPr="00156558">
        <w:rPr>
          <w:noProof/>
          <w:vertAlign w:val="superscript"/>
          <w:lang w:val="en-AU"/>
        </w:rPr>
        <w:t>(31)</w:t>
      </w:r>
      <w:r>
        <w:rPr>
          <w:lang w:val="en-AU"/>
        </w:rPr>
        <w:fldChar w:fldCharType="end"/>
      </w:r>
      <w:r>
        <w:rPr>
          <w:lang w:val="en-AU"/>
        </w:rPr>
        <w:t xml:space="preserve">) </w:t>
      </w:r>
      <w:r w:rsidRPr="00F96878">
        <w:rPr>
          <w:lang w:val="en-AU"/>
        </w:rPr>
        <w:t xml:space="preserve">but these tumour cells </w:t>
      </w:r>
      <w:r>
        <w:rPr>
          <w:lang w:val="en-AU"/>
        </w:rPr>
        <w:t xml:space="preserve">typically </w:t>
      </w:r>
      <w:r w:rsidRPr="00F96878">
        <w:rPr>
          <w:lang w:val="en-AU"/>
        </w:rPr>
        <w:t>do not gain the ability to transmit. Antigen loss occurs in a number of different ways, either through ‘hard’ mutations in the DNA, such as Loss of Heterozygosity (LOH) or through ‘soft’ epigenetic mutations that affect transcription</w:t>
      </w:r>
      <w:r>
        <w:rPr>
          <w:lang w:val="en-AU"/>
        </w:rPr>
        <w:t xml:space="preserve"> </w:t>
      </w:r>
      <w:r>
        <w:rPr>
          <w:lang w:val="en-AU"/>
        </w:rPr>
        <w:fldChar w:fldCharType="begin"/>
      </w:r>
      <w:r>
        <w:rPr>
          <w:lang w:val="en-AU"/>
        </w:rPr>
        <w:instrText xml:space="preserve"> ADDIN EN.CITE &lt;EndNote&gt;&lt;Cite&gt;&lt;Author&gt;Campoli&lt;/Author&gt;&lt;Year&gt;2008&lt;/Year&gt;&lt;RecNum&gt;853&lt;/RecNum&gt;&lt;DisplayText&gt;&lt;style face="superscript"&gt;(32)&lt;/style&gt;&lt;/DisplayText&gt;&lt;record&gt;&lt;rec-number&gt;853&lt;/rec-number&gt;&lt;foreign-keys&gt;&lt;key app="EN" db-id="2r0tafxs7waf2aedxxj5awe2avdw95szepws" timestamp="1289216092"&gt;853&lt;/key&gt;&lt;/foreign-keys&gt;&lt;ref-type name="Journal Article"&gt;17&lt;/ref-type&gt;&lt;contributors&gt;&lt;authors&gt;&lt;author&gt;Campoli, M.&lt;/author&gt;&lt;author&gt;Ferrone, S.&lt;/author&gt;&lt;/authors&gt;&lt;/contributors&gt;&lt;auth-address&gt;Department of Dermatology, University of Colorado Health Science Center, Denver, CO, USA.&lt;/auth-address&gt;&lt;titles&gt;&lt;title&gt;HLA antigen changes in malignant cells: epigenetic mechanisms and biologic significance&lt;/title&gt;&lt;secondary-title&gt;Oncogene&lt;/secondary-title&gt;&lt;/titles&gt;&lt;periodical&gt;&lt;full-title&gt;Oncogene&lt;/full-title&gt;&lt;/periodical&gt;&lt;pages&gt;5869-85&lt;/pages&gt;&lt;volume&gt;27&lt;/volume&gt;&lt;number&gt;45&lt;/number&gt;&lt;edition&gt;2008/10/07&lt;/edition&gt;&lt;keywords&gt;&lt;keyword&gt;Epigenesis, Genetic/*physiology&lt;/keyword&gt;&lt;keyword&gt;*Gene Expression Regulation, Neoplastic/physiology&lt;/keyword&gt;&lt;keyword&gt;HLA Antigens/*genetics/physiology&lt;/keyword&gt;&lt;keyword&gt;Humans&lt;/keyword&gt;&lt;keyword&gt;Immunotherapy/trends&lt;/keyword&gt;&lt;keyword&gt;Models, Biological&lt;/keyword&gt;&lt;keyword&gt;Neoplasms/*genetics/*immunology/therapy&lt;/keyword&gt;&lt;keyword&gt;Tumor Escape/genetics/physiology&lt;/keyword&gt;&lt;/keywords&gt;&lt;dates&gt;&lt;year&gt;2008&lt;/year&gt;&lt;pub-dates&gt;&lt;date&gt;Oct 6&lt;/date&gt;&lt;/pub-dates&gt;&lt;/dates&gt;&lt;isbn&gt;1476-5594 (Electronic)&amp;#xD;0950-9232 (Linking)&lt;/isbn&gt;&lt;accession-num&gt;18836468&lt;/accession-num&gt;&lt;urls&gt;&lt;related-urls&gt;&lt;url&gt;http://www.ncbi.nlm.nih.gov/entrez/query.fcgi?cmd=Retrieve&amp;amp;db=PubMed&amp;amp;dopt=Citation&amp;amp;list_uids=18836468&lt;/url&gt;&lt;/related-urls&gt;&lt;/urls&gt;&lt;custom2&gt;2729106&lt;/custom2&gt;&lt;electronic-resource-num&gt;onc2008273 [pii]&amp;#xD;10.1038/onc.2008.273&lt;/electronic-resource-num&gt;&lt;language&gt;eng&lt;/language&gt;&lt;/record&gt;&lt;/Cite&gt;&lt;/EndNote&gt;</w:instrText>
      </w:r>
      <w:r>
        <w:rPr>
          <w:lang w:val="en-AU"/>
        </w:rPr>
        <w:fldChar w:fldCharType="separate"/>
      </w:r>
      <w:r w:rsidRPr="00156558">
        <w:rPr>
          <w:noProof/>
          <w:vertAlign w:val="superscript"/>
          <w:lang w:val="en-AU"/>
        </w:rPr>
        <w:t>(32)</w:t>
      </w:r>
      <w:r>
        <w:rPr>
          <w:lang w:val="en-AU"/>
        </w:rPr>
        <w:fldChar w:fldCharType="end"/>
      </w:r>
      <w:r w:rsidRPr="00F96878">
        <w:rPr>
          <w:lang w:val="en-AU"/>
        </w:rPr>
        <w:t>.</w:t>
      </w:r>
      <w:r>
        <w:rPr>
          <w:lang w:val="en-AU"/>
        </w:rPr>
        <w:t xml:space="preserve"> </w:t>
      </w:r>
    </w:p>
    <w:p w14:paraId="27B9FD8E" w14:textId="77777777" w:rsidR="00156558" w:rsidRPr="00AC23FD" w:rsidRDefault="00156558" w:rsidP="007B4295">
      <w:pPr>
        <w:pStyle w:val="Body"/>
        <w:spacing w:line="480" w:lineRule="auto"/>
        <w:rPr>
          <w:rFonts w:asciiTheme="minorHAnsi" w:hAnsiTheme="minorHAnsi"/>
        </w:rPr>
      </w:pPr>
    </w:p>
    <w:p w14:paraId="386C3752" w14:textId="350AC3D7" w:rsidR="008C1660" w:rsidRPr="00AC23FD" w:rsidRDefault="008C1660" w:rsidP="007B4295">
      <w:pPr>
        <w:spacing w:line="480" w:lineRule="auto"/>
        <w:rPr>
          <w:i/>
        </w:rPr>
      </w:pPr>
      <w:r w:rsidRPr="00AC23FD">
        <w:rPr>
          <w:i/>
        </w:rPr>
        <w:t>Immunosuppr</w:t>
      </w:r>
      <w:r w:rsidR="00996CBC" w:rsidRPr="00AC23FD">
        <w:rPr>
          <w:i/>
        </w:rPr>
        <w:t>e</w:t>
      </w:r>
      <w:r w:rsidRPr="00AC23FD">
        <w:rPr>
          <w:i/>
        </w:rPr>
        <w:t>ssive factors</w:t>
      </w:r>
    </w:p>
    <w:p w14:paraId="6461E100" w14:textId="4FA92E0B" w:rsidR="00213E1F" w:rsidRDefault="00AC23FD" w:rsidP="007B4295">
      <w:pPr>
        <w:spacing w:line="480" w:lineRule="auto"/>
      </w:pPr>
      <w:r>
        <w:rPr>
          <w:lang w:val="en-AU"/>
        </w:rPr>
        <w:lastRenderedPageBreak/>
        <w:t>T</w:t>
      </w:r>
      <w:r w:rsidRPr="00AC23FD">
        <w:rPr>
          <w:lang w:val="en-AU"/>
        </w:rPr>
        <w:t xml:space="preserve">he absence of MHC class I molecules means that </w:t>
      </w:r>
      <w:r w:rsidR="00BB0AB2">
        <w:t>DFTD and CTVT</w:t>
      </w:r>
      <w:r w:rsidRPr="00AC23FD">
        <w:t xml:space="preserve"> cells should be susceptible to lysis by NK cells. </w:t>
      </w:r>
      <w:r w:rsidR="00BB0AB2">
        <w:t>In CTVT, this may be prevented by the expression of immunosuppressive cytokines, such as</w:t>
      </w:r>
      <w:r>
        <w:t xml:space="preserve"> </w:t>
      </w:r>
      <w:r w:rsidR="001E5EA6" w:rsidRPr="00AC23FD">
        <w:rPr>
          <w:lang w:val="en-AU"/>
        </w:rPr>
        <w:t xml:space="preserve">Tumour Growth Factor </w:t>
      </w:r>
      <w:r w:rsidR="00213E1F" w:rsidRPr="00AC23FD">
        <w:rPr>
          <w:lang w:val="en-AU"/>
        </w:rPr>
        <w:sym w:font="Symbol" w:char="F062"/>
      </w:r>
      <w:r w:rsidR="001E5EA6" w:rsidRPr="00AC23FD">
        <w:rPr>
          <w:lang w:val="en-AU"/>
        </w:rPr>
        <w:t xml:space="preserve"> (TGF</w:t>
      </w:r>
      <w:r w:rsidR="001E5EA6" w:rsidRPr="00AC23FD">
        <w:rPr>
          <w:lang w:val="en-AU"/>
        </w:rPr>
        <w:sym w:font="Symbol" w:char="F062"/>
      </w:r>
      <w:r w:rsidR="001E5EA6" w:rsidRPr="00AC23FD">
        <w:rPr>
          <w:lang w:val="en-AU"/>
        </w:rPr>
        <w:t>)</w:t>
      </w:r>
      <w:r w:rsidR="00213E1F" w:rsidRPr="00AC23FD">
        <w:rPr>
          <w:lang w:val="en-AU"/>
        </w:rPr>
        <w:t xml:space="preserve"> </w:t>
      </w:r>
      <w:r w:rsidR="001819F2">
        <w:rPr>
          <w:lang w:val="en-AU"/>
        </w:rPr>
        <w:fldChar w:fldCharType="begin">
          <w:fldData xml:space="preserve">PEVuZE5vdGU+PENpdGU+PEF1dGhvcj5Ic2lhbzwvQXV0aG9yPjxZZWFyPjIwMDQ8L1llYXI+PFJl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</w:fldData>
        </w:fldChar>
      </w:r>
      <w:r w:rsidR="00156558">
        <w:rPr>
          <w:lang w:val="en-AU"/>
        </w:rPr>
        <w:instrText xml:space="preserve"> ADDIN EN.CITE </w:instrText>
      </w:r>
      <w:r w:rsidR="00156558">
        <w:rPr>
          <w:lang w:val="en-AU"/>
        </w:rPr>
        <w:fldChar w:fldCharType="begin">
          <w:fldData xml:space="preserve">PEVuZE5vdGU+PENpdGU+PEF1dGhvcj5Ic2lhbzwvQXV0aG9yPjxZZWFyPjIwMDQ8L1llYXI+PFJl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</w:fldData>
        </w:fldChar>
      </w:r>
      <w:r w:rsidR="00156558">
        <w:rPr>
          <w:lang w:val="en-AU"/>
        </w:rPr>
        <w:instrText xml:space="preserve"> ADDIN EN.CITE.DATA </w:instrText>
      </w:r>
      <w:r w:rsidR="00156558">
        <w:rPr>
          <w:lang w:val="en-AU"/>
        </w:rPr>
      </w:r>
      <w:r w:rsidR="00156558">
        <w:rPr>
          <w:lang w:val="en-AU"/>
        </w:rPr>
        <w:fldChar w:fldCharType="end"/>
      </w:r>
      <w:r w:rsidR="001819F2">
        <w:rPr>
          <w:lang w:val="en-AU"/>
        </w:rPr>
      </w:r>
      <w:r w:rsidR="001819F2">
        <w:rPr>
          <w:lang w:val="en-AU"/>
        </w:rPr>
        <w:fldChar w:fldCharType="separate"/>
      </w:r>
      <w:r w:rsidR="00156558" w:rsidRPr="00156558">
        <w:rPr>
          <w:noProof/>
          <w:vertAlign w:val="superscript"/>
          <w:lang w:val="en-AU"/>
        </w:rPr>
        <w:t>(30)</w:t>
      </w:r>
      <w:r w:rsidR="001819F2">
        <w:rPr>
          <w:lang w:val="en-AU"/>
        </w:rPr>
        <w:fldChar w:fldCharType="end"/>
      </w:r>
      <w:r w:rsidR="001E5EA6">
        <w:rPr>
          <w:lang w:val="en-AU"/>
        </w:rPr>
        <w:t xml:space="preserve">. </w:t>
      </w:r>
      <w:r w:rsidR="00BB0AB2" w:rsidRPr="00AC23FD">
        <w:rPr>
          <w:lang w:val="en-AU"/>
        </w:rPr>
        <w:t>TGF</w:t>
      </w:r>
      <w:r w:rsidR="00BB0AB2" w:rsidRPr="00AC23FD">
        <w:rPr>
          <w:lang w:val="en-AU"/>
        </w:rPr>
        <w:sym w:font="Symbol" w:char="F062"/>
      </w:r>
      <w:r w:rsidR="00BB0AB2">
        <w:rPr>
          <w:lang w:val="en-AU"/>
        </w:rPr>
        <w:t xml:space="preserve"> is secreted by CTVT cells during the growth stage and is still present when the tumour becomes stationary. However, t</w:t>
      </w:r>
      <w:r w:rsidR="001E5EA6">
        <w:rPr>
          <w:lang w:val="en-AU"/>
        </w:rPr>
        <w:t>he release of</w:t>
      </w:r>
      <w:r w:rsidR="00213E1F" w:rsidRPr="00213E1F">
        <w:rPr>
          <w:lang w:val="en-AU"/>
        </w:rPr>
        <w:t xml:space="preserve"> </w:t>
      </w:r>
      <w:r w:rsidR="00A551EC">
        <w:rPr>
          <w:lang w:val="en-AU"/>
        </w:rPr>
        <w:t xml:space="preserve">IL6 and </w:t>
      </w:r>
      <w:r w:rsidR="00A551EC">
        <w:t>IFN</w:t>
      </w:r>
      <w:r w:rsidR="00A551EC">
        <w:sym w:font="Symbol" w:char="F067"/>
      </w:r>
      <w:r w:rsidR="00A551EC">
        <w:t xml:space="preserve"> </w:t>
      </w:r>
      <w:r w:rsidR="001E5EA6">
        <w:rPr>
          <w:lang w:val="en-AU"/>
        </w:rPr>
        <w:t>by TILs during the stationary and regression phase</w:t>
      </w:r>
      <w:r w:rsidR="00213E1F" w:rsidRPr="00213E1F">
        <w:rPr>
          <w:lang w:val="en-AU"/>
        </w:rPr>
        <w:t xml:space="preserve"> has been shown to antagonise TGF</w:t>
      </w:r>
      <w:r w:rsidR="00213E1F" w:rsidRPr="00213E1F">
        <w:rPr>
          <w:lang w:val="en-AU"/>
        </w:rPr>
        <w:sym w:font="Symbol" w:char="F062"/>
      </w:r>
      <w:r w:rsidR="00BB0AB2">
        <w:rPr>
          <w:lang w:val="en-AU"/>
        </w:rPr>
        <w:t xml:space="preserve">, allowing IL6 and </w:t>
      </w:r>
      <w:r w:rsidR="00213E1F" w:rsidRPr="00213E1F">
        <w:rPr>
          <w:lang w:val="en-AU"/>
        </w:rPr>
        <w:t>IFN</w:t>
      </w:r>
      <w:r w:rsidR="00213E1F" w:rsidRPr="00213E1F">
        <w:rPr>
          <w:lang w:val="en-AU"/>
        </w:rPr>
        <w:sym w:font="Symbol" w:char="F067"/>
      </w:r>
      <w:r w:rsidR="001819F2">
        <w:rPr>
          <w:lang w:val="en-AU"/>
        </w:rPr>
        <w:t xml:space="preserve"> </w:t>
      </w:r>
      <w:r w:rsidR="00BB0AB2">
        <w:rPr>
          <w:lang w:val="en-AU"/>
        </w:rPr>
        <w:t xml:space="preserve">to </w:t>
      </w:r>
      <w:r w:rsidR="001819F2">
        <w:rPr>
          <w:lang w:val="en-AU"/>
        </w:rPr>
        <w:t xml:space="preserve">promote </w:t>
      </w:r>
      <w:r w:rsidR="00213E1F" w:rsidRPr="00213E1F">
        <w:rPr>
          <w:lang w:val="en-AU"/>
        </w:rPr>
        <w:t xml:space="preserve">a more general inflammatory response. </w:t>
      </w:r>
      <w:r w:rsidR="00213E1F" w:rsidRPr="00213E1F">
        <w:t xml:space="preserve">Only one study has investigated the expression of immunosuppressive cytokines by DFTD cells. It was reported </w:t>
      </w:r>
      <w:r w:rsidR="00213E1F" w:rsidRPr="00213E1F">
        <w:lastRenderedPageBreak/>
        <w:t xml:space="preserve">that </w:t>
      </w:r>
      <w:r w:rsidR="00213E1F" w:rsidRPr="00213E1F">
        <w:rPr>
          <w:lang w:val="en-AU"/>
        </w:rPr>
        <w:t>TGF</w:t>
      </w:r>
      <w:r w:rsidR="00213E1F" w:rsidRPr="00213E1F">
        <w:rPr>
          <w:lang w:val="en-AU"/>
        </w:rPr>
        <w:sym w:font="Symbol" w:char="F062"/>
      </w:r>
      <w:r w:rsidR="00213E1F" w:rsidRPr="00213E1F">
        <w:t xml:space="preserve"> and IL10 mRNA levels in DFTD biopsies are not significantly higher than that of spleen and nerve tissu</w:t>
      </w:r>
      <w:r w:rsidR="001E5EA6">
        <w:t>e</w:t>
      </w:r>
      <w:r w:rsidR="001819F2">
        <w:t xml:space="preserve"> </w:t>
      </w:r>
      <w:r w:rsidR="00A551EC">
        <w:t xml:space="preserve">suggesting that this type of immunosuppression is not playing a role in DFT1 growth </w:t>
      </w:r>
      <w:r w:rsidR="001819F2">
        <w:fldChar w:fldCharType="begin"/>
      </w:r>
      <w:r w:rsidR="00156558">
        <w:instrText xml:space="preserve"> ADDIN EN.CITE &lt;EndNote&gt;&lt;Cite&gt;&lt;Author&gt;Morris&lt;/Author&gt;&lt;Year&gt;2013&lt;/Year&gt;&lt;RecNum&gt;1006&lt;/RecNum&gt;&lt;DisplayText&gt;&lt;style face="superscript"&gt;(33)&lt;/style&gt;&lt;/DisplayText&gt;&lt;record&gt;&lt;rec-number&gt;1006&lt;/rec-number&gt;&lt;foreign-keys&gt;&lt;key app="EN" db-id="2r0tafxs7waf2aedxxj5awe2avdw95szepws" timestamp="1389273215"&gt;1006&lt;/key&gt;&lt;/foreign-keys&gt;&lt;ref-type name="Journal Article"&gt;17&lt;/ref-type&gt;&lt;contributors&gt;&lt;authors&gt;&lt;author&gt;Morris, K.&lt;/author&gt;&lt;author&gt;Belov, K.&lt;/author&gt;&lt;/authors&gt;&lt;/contributors&gt;&lt;auth-address&gt;Faculty of Veterinary Science, University of Sydney, RMC Gunn, B19, Sydney, NSW 2006, Australia.&lt;/auth-address&gt;&lt;titles&gt;&lt;title&gt;Does the devil facial tumour produce immunosuppressive cytokines as an immune evasion strategy?&lt;/title&gt;&lt;secondary-title&gt;Vet Immunol Immunopathol&lt;/secondary-title&gt;&lt;alt-title&gt;Veterinary immunology and immunopathology&lt;/alt-title&gt;&lt;/titles&gt;&lt;periodical&gt;&lt;full-title&gt;Vet Immunol Immunopathol&lt;/full-title&gt;&lt;/periodical&gt;&lt;pages&gt;159-64&lt;/pages&gt;&lt;volume&gt;153&lt;/volume&gt;&lt;number&gt;1-2&lt;/number&gt;&lt;edition&gt;2013/03/08&lt;/edition&gt;&lt;keywords&gt;&lt;keyword&gt;Animals&lt;/keyword&gt;&lt;keyword&gt;Cytokines/*biosynthesis&lt;/keyword&gt;&lt;keyword&gt;Facial Neoplasms/immunology/*veterinary&lt;/keyword&gt;&lt;keyword&gt;Female&lt;/keyword&gt;&lt;keyword&gt;*Immune Tolerance&lt;/keyword&gt;&lt;keyword&gt;Male&lt;/keyword&gt;&lt;keyword&gt;Marsupialia/*immunology&lt;/keyword&gt;&lt;keyword&gt;*Tumor Escape&lt;/keyword&gt;&lt;/keywords&gt;&lt;dates&gt;&lt;year&gt;2013&lt;/year&gt;&lt;pub-dates&gt;&lt;date&gt;May 15&lt;/date&gt;&lt;/pub-dates&gt;&lt;/dates&gt;&lt;isbn&gt;1873-2534 (Electronic)&amp;#xD;0165-2427 (Linking)&lt;/isbn&gt;&lt;accession-num&gt;23465357&lt;/accession-num&gt;&lt;urls&gt;&lt;related-urls&gt;&lt;url&gt;http://www.ncbi.nlm.nih.gov/pubmed/23465357&lt;/url&gt;&lt;/related-urls&gt;&lt;/urls&gt;&lt;electronic-resource-num&gt;10.1016/j.vetimm.2013.02.008&lt;/electronic-resource-num&gt;&lt;/record&gt;&lt;/Cite&gt;&lt;/EndNote&gt;</w:instrText>
      </w:r>
      <w:r w:rsidR="001819F2">
        <w:fldChar w:fldCharType="separate"/>
      </w:r>
      <w:r w:rsidR="00156558" w:rsidRPr="00156558">
        <w:rPr>
          <w:noProof/>
          <w:vertAlign w:val="superscript"/>
        </w:rPr>
        <w:t>(33)</w:t>
      </w:r>
      <w:r w:rsidR="001819F2">
        <w:fldChar w:fldCharType="end"/>
      </w:r>
      <w:r w:rsidR="00213E1F" w:rsidRPr="00213E1F">
        <w:t xml:space="preserve">. </w:t>
      </w:r>
      <w:r w:rsidR="00D17964">
        <w:t>It is also possible that t</w:t>
      </w:r>
      <w:r w:rsidR="00BB0AB2">
        <w:t>he ability of both CTVT and DFT1 cells to express MHC class I molecules</w:t>
      </w:r>
      <w:r w:rsidR="00EE6DFB">
        <w:t xml:space="preserve"> may protect the tumour cells from NK cells at different stages of transmission and tumour growth.</w:t>
      </w:r>
    </w:p>
    <w:p w14:paraId="191CB728" w14:textId="77777777" w:rsidR="001E5EA6" w:rsidRPr="00213E1F" w:rsidRDefault="001E5EA6" w:rsidP="007B4295">
      <w:pPr>
        <w:spacing w:line="480" w:lineRule="auto"/>
      </w:pPr>
    </w:p>
    <w:p w14:paraId="06EE0DEF" w14:textId="36A5BCEA" w:rsidR="00381B0A" w:rsidRPr="00213E1F" w:rsidRDefault="00357AE5" w:rsidP="007B4295">
      <w:pPr>
        <w:spacing w:line="480" w:lineRule="auto"/>
        <w:rPr>
          <w:i/>
        </w:rPr>
      </w:pPr>
      <w:r w:rsidRPr="00213E1F">
        <w:rPr>
          <w:i/>
        </w:rPr>
        <w:t>Host characteristics</w:t>
      </w:r>
    </w:p>
    <w:p w14:paraId="0A4195ED" w14:textId="306E5803" w:rsidR="006413FA" w:rsidRPr="003D688F" w:rsidRDefault="00AE1789" w:rsidP="007B4295">
      <w:pPr>
        <w:pStyle w:val="Body"/>
        <w:spacing w:line="480" w:lineRule="auto"/>
        <w:rPr>
          <w:rFonts w:asciiTheme="minorHAnsi" w:hAnsiTheme="minorHAnsi"/>
        </w:rPr>
      </w:pPr>
      <w:r w:rsidRPr="00213E1F">
        <w:rPr>
          <w:rFonts w:asciiTheme="minorHAnsi" w:hAnsiTheme="minorHAnsi"/>
        </w:rPr>
        <w:lastRenderedPageBreak/>
        <w:t>T</w:t>
      </w:r>
      <w:r w:rsidR="009E3CDA" w:rsidRPr="00213E1F">
        <w:rPr>
          <w:rFonts w:asciiTheme="minorHAnsi" w:hAnsiTheme="minorHAnsi"/>
        </w:rPr>
        <w:t xml:space="preserve">here is no evidence that </w:t>
      </w:r>
      <w:r w:rsidR="00D32828">
        <w:rPr>
          <w:rFonts w:asciiTheme="minorHAnsi" w:hAnsiTheme="minorHAnsi"/>
        </w:rPr>
        <w:t>dogs, Tasmanian devils or the bivalve species</w:t>
      </w:r>
      <w:r w:rsidR="009E3CDA" w:rsidRPr="00213E1F">
        <w:rPr>
          <w:rFonts w:asciiTheme="minorHAnsi" w:hAnsiTheme="minorHAnsi"/>
        </w:rPr>
        <w:t xml:space="preserve"> affected by contagious cancers have a</w:t>
      </w:r>
      <w:r w:rsidR="006E4D30" w:rsidRPr="00213E1F">
        <w:rPr>
          <w:rFonts w:asciiTheme="minorHAnsi" w:hAnsiTheme="minorHAnsi"/>
        </w:rPr>
        <w:t xml:space="preserve"> compromised immune system. </w:t>
      </w:r>
      <w:r w:rsidRPr="00213E1F">
        <w:rPr>
          <w:rFonts w:asciiTheme="minorHAnsi" w:hAnsiTheme="minorHAnsi"/>
        </w:rPr>
        <w:t>In do</w:t>
      </w:r>
      <w:r w:rsidR="00396D8E" w:rsidRPr="00213E1F">
        <w:rPr>
          <w:rFonts w:asciiTheme="minorHAnsi" w:hAnsiTheme="minorHAnsi"/>
        </w:rPr>
        <w:t>gs, CTVT does not readily metasta</w:t>
      </w:r>
      <w:r w:rsidRPr="00213E1F">
        <w:rPr>
          <w:rFonts w:asciiTheme="minorHAnsi" w:hAnsiTheme="minorHAnsi"/>
        </w:rPr>
        <w:t>sise, except in cases where the dog is already immunocompromised</w:t>
      </w:r>
      <w:r w:rsidR="00A551EC">
        <w:rPr>
          <w:rFonts w:asciiTheme="minorHAnsi" w:hAnsiTheme="minorHAnsi"/>
        </w:rPr>
        <w:t xml:space="preserve"> </w:t>
      </w:r>
      <w:r w:rsidR="001819F2">
        <w:rPr>
          <w:rFonts w:asciiTheme="minorHAnsi" w:hAnsiTheme="minorHAnsi"/>
        </w:rPr>
        <w:fldChar w:fldCharType="begin"/>
      </w:r>
      <w:r w:rsidR="00156558">
        <w:rPr>
          <w:rFonts w:asciiTheme="minorHAnsi" w:hAnsiTheme="minorHAnsi"/>
        </w:rPr>
        <w:instrText xml:space="preserve"> ADDIN EN.CITE &lt;EndNote&gt;&lt;Cite&gt;&lt;Author&gt;Cohen&lt;/Author&gt;&lt;Year&gt;1973&lt;/Year&gt;&lt;RecNum&gt;953&lt;/RecNum&gt;&lt;DisplayText&gt;&lt;style face="superscript"&gt;(34)&lt;/style&gt;&lt;/DisplayText&gt;&lt;record&gt;&lt;rec-number&gt;953&lt;/rec-number&gt;&lt;foreign-keys&gt;&lt;key app="EN" db-id="2r0tafxs7waf2aedxxj5awe2avdw95szepws" timestamp="1299602980"&gt;953&lt;/key&gt;&lt;/foreign-keys&gt;&lt;ref-type name="Journal Article"&gt;17&lt;/ref-type&gt;&lt;contributors&gt;&lt;authors&gt;&lt;author&gt;Cohen, D.&lt;/author&gt;&lt;/authors&gt;&lt;/contributors&gt;&lt;titles&gt;&lt;title&gt;The biological behaviour of the transmissible venereal tumour in immunosuppressed dogs&lt;/title&gt;&lt;secondary-title&gt;Eur J Cancer&lt;/secondary-title&gt;&lt;/titles&gt;&lt;periodical&gt;&lt;full-title&gt;Eur J Cancer&lt;/full-title&gt;&lt;/periodical&gt;&lt;pages&gt;253-8&lt;/pages&gt;&lt;volume&gt;9&lt;/volume&gt;&lt;number&gt;4&lt;/number&gt;&lt;edition&gt;1973/04/01&lt;/edition&gt;&lt;keywords&gt;&lt;keyword&gt;Animals&lt;/keyword&gt;&lt;keyword&gt;Antibodies, Neoplasm&lt;/keyword&gt;&lt;keyword&gt;Dog Diseases/*immunology&lt;/keyword&gt;&lt;keyword&gt;Dogs&lt;/keyword&gt;&lt;keyword&gt;Female&lt;/keyword&gt;&lt;keyword&gt;Fluorescent Antibody Technique&lt;/keyword&gt;&lt;keyword&gt;*Immunosuppression&lt;/keyword&gt;&lt;keyword&gt;Male&lt;/keyword&gt;&lt;keyword&gt;Neoplasm Metastasis&lt;/keyword&gt;&lt;keyword&gt;Neoplasm Regression, Spontaneous&lt;/keyword&gt;&lt;keyword&gt;Neoplasm Transplantation&lt;/keyword&gt;&lt;keyword&gt;Radiation Effects&lt;/keyword&gt;&lt;keyword&gt;Ulcer&lt;/keyword&gt;&lt;keyword&gt;Urogenital Neoplasms/immunology/*veterinary&lt;/keyword&gt;&lt;/keywords&gt;&lt;dates&gt;&lt;year&gt;1973&lt;/year&gt;&lt;pub-dates&gt;&lt;date&gt;Apr&lt;/date&gt;&lt;/pub-dates&gt;&lt;/dates&gt;&lt;isbn&gt;0014-2964 (Print)&amp;#xD;0014-2964 (Linking)&lt;/isbn&gt;&lt;accession-num&gt;4591555&lt;/accession-num&gt;&lt;urls&gt;&lt;related-urls&gt;&lt;url&gt;http://www.ncbi.nlm.nih.gov/entrez/query.fcgi?cmd=Retrieve&amp;amp;db=PubMed&amp;amp;dopt=Citation&amp;amp;list_uids=4591555&lt;/url&gt;&lt;/related-urls&gt;&lt;/urls&gt;&lt;language&gt;eng&lt;/language&gt;&lt;/record&gt;&lt;/Cite&gt;&lt;/EndNote&gt;</w:instrText>
      </w:r>
      <w:r w:rsidR="001819F2">
        <w:rPr>
          <w:rFonts w:asciiTheme="minorHAnsi" w:hAnsiTheme="minorHAnsi"/>
        </w:rPr>
        <w:fldChar w:fldCharType="separate"/>
      </w:r>
      <w:r w:rsidR="00156558" w:rsidRPr="00156558">
        <w:rPr>
          <w:rFonts w:asciiTheme="minorHAnsi" w:hAnsiTheme="minorHAnsi"/>
          <w:noProof/>
          <w:vertAlign w:val="superscript"/>
        </w:rPr>
        <w:t>(34)</w:t>
      </w:r>
      <w:r w:rsidR="001819F2">
        <w:rPr>
          <w:rFonts w:asciiTheme="minorHAnsi" w:hAnsiTheme="minorHAnsi"/>
        </w:rPr>
        <w:fldChar w:fldCharType="end"/>
      </w:r>
      <w:r w:rsidRPr="00213E1F">
        <w:rPr>
          <w:rFonts w:asciiTheme="minorHAnsi" w:hAnsiTheme="minorHAnsi"/>
        </w:rPr>
        <w:t xml:space="preserve">. Similarly, </w:t>
      </w:r>
      <w:r w:rsidR="006413FA" w:rsidRPr="00213E1F">
        <w:rPr>
          <w:rFonts w:asciiTheme="minorHAnsi" w:hAnsiTheme="minorHAnsi" w:cs="Arial"/>
        </w:rPr>
        <w:t>Tasmanian devils can reject skin grafts from both MHC matched and mismatched individuals</w:t>
      </w:r>
      <w:r w:rsidR="001819F2">
        <w:rPr>
          <w:rFonts w:asciiTheme="minorHAnsi" w:hAnsiTheme="minorHAnsi" w:cs="Arial"/>
        </w:rPr>
        <w:t xml:space="preserve"> </w:t>
      </w:r>
      <w:r w:rsidR="001819F2">
        <w:rPr>
          <w:rFonts w:asciiTheme="minorHAnsi" w:hAnsiTheme="minorHAnsi" w:cs="Arial"/>
        </w:rPr>
        <w:fldChar w:fldCharType="begin">
          <w:fldData xml:space="preserve">PEVuZE5vdGU+PENpdGU+PEF1dGhvcj5LcmVpc3M8L0F1dGhvcj48WWVhcj4yMDExPC9ZZWFyPjxS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IyNDAyPC9wYWdl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</w:fldData>
        </w:fldChar>
      </w:r>
      <w:r w:rsidR="00156558">
        <w:rPr>
          <w:rFonts w:asciiTheme="minorHAnsi" w:hAnsiTheme="minorHAnsi" w:cs="Arial"/>
        </w:rPr>
        <w:instrText xml:space="preserve"> ADDIN EN.CITE </w:instrText>
      </w:r>
      <w:r w:rsidR="00156558">
        <w:rPr>
          <w:rFonts w:asciiTheme="minorHAnsi" w:hAnsiTheme="minorHAnsi" w:cs="Arial"/>
        </w:rPr>
        <w:fldChar w:fldCharType="begin">
          <w:fldData xml:space="preserve">PEVuZE5vdGU+PENpdGU+PEF1dGhvcj5LcmVpc3M8L0F1dGhvcj48WWVhcj4yMDExPC9ZZWFyPjxS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IyNDAyPC9wYWdl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</w:fldData>
        </w:fldChar>
      </w:r>
      <w:r w:rsidR="00156558">
        <w:rPr>
          <w:rFonts w:asciiTheme="minorHAnsi" w:hAnsiTheme="minorHAnsi" w:cs="Arial"/>
        </w:rPr>
        <w:instrText xml:space="preserve"> ADDIN EN.CITE.DATA </w:instrText>
      </w:r>
      <w:r w:rsidR="00156558">
        <w:rPr>
          <w:rFonts w:asciiTheme="minorHAnsi" w:hAnsiTheme="minorHAnsi" w:cs="Arial"/>
        </w:rPr>
      </w:r>
      <w:r w:rsidR="00156558">
        <w:rPr>
          <w:rFonts w:asciiTheme="minorHAnsi" w:hAnsiTheme="minorHAnsi" w:cs="Arial"/>
        </w:rPr>
        <w:fldChar w:fldCharType="end"/>
      </w:r>
      <w:r w:rsidR="001819F2">
        <w:rPr>
          <w:rFonts w:asciiTheme="minorHAnsi" w:hAnsiTheme="minorHAnsi" w:cs="Arial"/>
        </w:rPr>
      </w:r>
      <w:r w:rsidR="001819F2">
        <w:rPr>
          <w:rFonts w:asciiTheme="minorHAnsi" w:hAnsiTheme="minorHAnsi" w:cs="Arial"/>
        </w:rPr>
        <w:fldChar w:fldCharType="separate"/>
      </w:r>
      <w:r w:rsidR="00156558" w:rsidRPr="00156558">
        <w:rPr>
          <w:rFonts w:asciiTheme="minorHAnsi" w:hAnsiTheme="minorHAnsi" w:cs="Arial"/>
          <w:noProof/>
          <w:vertAlign w:val="superscript"/>
        </w:rPr>
        <w:t>(35)</w:t>
      </w:r>
      <w:r w:rsidR="001819F2">
        <w:rPr>
          <w:rFonts w:asciiTheme="minorHAnsi" w:hAnsiTheme="minorHAnsi" w:cs="Arial"/>
        </w:rPr>
        <w:fldChar w:fldCharType="end"/>
      </w:r>
      <w:r w:rsidR="006413FA" w:rsidRPr="00213E1F">
        <w:rPr>
          <w:rFonts w:asciiTheme="minorHAnsi" w:hAnsiTheme="minorHAnsi" w:cs="Arial"/>
        </w:rPr>
        <w:t xml:space="preserve"> and </w:t>
      </w:r>
      <w:r w:rsidR="006413FA" w:rsidRPr="00213E1F">
        <w:rPr>
          <w:rFonts w:asciiTheme="minorHAnsi" w:hAnsiTheme="minorHAnsi"/>
        </w:rPr>
        <w:t xml:space="preserve">devils have been shown to have a competent </w:t>
      </w:r>
      <w:r w:rsidR="0011567D" w:rsidRPr="00213E1F">
        <w:rPr>
          <w:rFonts w:asciiTheme="minorHAnsi" w:hAnsiTheme="minorHAnsi"/>
        </w:rPr>
        <w:t>cellular and humoural immune response</w:t>
      </w:r>
      <w:r w:rsidR="001819F2">
        <w:rPr>
          <w:rFonts w:asciiTheme="minorHAnsi" w:hAnsiTheme="minorHAnsi"/>
        </w:rPr>
        <w:t xml:space="preserve"> </w:t>
      </w:r>
      <w:r w:rsidR="001819F2">
        <w:rPr>
          <w:rFonts w:asciiTheme="minorHAnsi" w:hAnsiTheme="minorHAnsi"/>
        </w:rPr>
        <w:fldChar w:fldCharType="begin"/>
      </w:r>
      <w:r w:rsidR="00156558">
        <w:rPr>
          <w:rFonts w:asciiTheme="minorHAnsi" w:hAnsiTheme="minorHAnsi"/>
        </w:rPr>
        <w:instrText xml:space="preserve"> ADDIN EN.CITE &lt;EndNote&gt;&lt;Cite&gt;&lt;Author&gt;Kreiss&lt;/Author&gt;&lt;Year&gt;2008&lt;/Year&gt;&lt;RecNum&gt;255&lt;/RecNum&gt;&lt;DisplayText&gt;&lt;style face="superscript"&gt;(36)&lt;/style&gt;&lt;/DisplayText&gt;&lt;record&gt;&lt;rec-number&gt;255&lt;/rec-number&gt;&lt;foreign-keys&gt;&lt;key app="EN" db-id="2r0tafxs7waf2aedxxj5awe2avdw95szepws" timestamp="0"&gt;255&lt;/key&gt;&lt;/foreign-keys&gt;&lt;ref-type name="Journal Article"&gt;17&lt;/ref-type&gt;&lt;contributors&gt;&lt;authors&gt;&lt;author&gt;Kreiss, A.&lt;/author&gt;&lt;author&gt;Fox, N.&lt;/author&gt;&lt;author&gt;Bergfeld, J.&lt;/author&gt;&lt;author&gt;Quinn, S. J.&lt;/author&gt;&lt;author&gt;Pyecroft, S.&lt;/author&gt;&lt;author&gt;Woods, G. M.&lt;/author&gt;&lt;/authors&gt;&lt;/contributors&gt;&lt;auth-address&gt;Menzies Research Institute, University of Tasmania, Private Bag 29, Hobart, Tasmania 7001, Australia.&lt;/auth-address&gt;&lt;titles&gt;&lt;title&gt;Assessment of cellular immune responses of healthy and diseased Tasmanian devils (Sarcophilus harrisii)&lt;/title&gt;&lt;secondary-title&gt;Dev Comp Immunol&lt;/secondary-title&gt;&lt;/titles&gt;&lt;periodical&gt;&lt;full-title&gt;Dev Comp Immunol&lt;/full-title&gt;&lt;/periodical&gt;&lt;pages&gt;544-53&lt;/pages&gt;&lt;volume&gt;32&lt;/volume&gt;&lt;number&gt;5&lt;/number&gt;&lt;keywords&gt;&lt;keyword&gt;Animals&lt;/keyword&gt;&lt;keyword&gt;Facial Neoplasms/immunology/*veterinary&lt;/keyword&gt;&lt;keyword&gt;Female&lt;/keyword&gt;&lt;keyword&gt;Leukocyte Count&lt;/keyword&gt;&lt;keyword&gt;*Lymphocyte Activation&lt;/keyword&gt;&lt;keyword&gt;Male&lt;/keyword&gt;&lt;keyword&gt;Marsupialia/*immunology&lt;/keyword&gt;&lt;keyword&gt;Phagocytosis&lt;/keyword&gt;&lt;keyword&gt;Respiratory Burst&lt;/keyword&gt;&lt;/keywords&gt;&lt;dates&gt;&lt;year&gt;2008&lt;/year&gt;&lt;/dates&gt;&lt;accession-num&gt;17988737&lt;/accession-num&gt;&lt;urls&gt;&lt;related-urls&gt;&lt;url&gt;http://www.ncbi.nlm.nih.gov/entrez/query.fcgi?cmd=Retrieve&amp;amp;db=PubMed&amp;amp;dopt=Citation&amp;amp;list_uids=17988737 &lt;/url&gt;&lt;/related-urls&gt;&lt;/urls&gt;&lt;/record&gt;&lt;/Cite&gt;&lt;/EndNote&gt;</w:instrText>
      </w:r>
      <w:r w:rsidR="001819F2">
        <w:rPr>
          <w:rFonts w:asciiTheme="minorHAnsi" w:hAnsiTheme="minorHAnsi"/>
        </w:rPr>
        <w:fldChar w:fldCharType="separate"/>
      </w:r>
      <w:r w:rsidR="00156558" w:rsidRPr="00156558">
        <w:rPr>
          <w:rFonts w:asciiTheme="minorHAnsi" w:hAnsiTheme="minorHAnsi"/>
          <w:noProof/>
          <w:vertAlign w:val="superscript"/>
        </w:rPr>
        <w:t>(36)</w:t>
      </w:r>
      <w:r w:rsidR="001819F2">
        <w:rPr>
          <w:rFonts w:asciiTheme="minorHAnsi" w:hAnsiTheme="minorHAnsi"/>
        </w:rPr>
        <w:fldChar w:fldCharType="end"/>
      </w:r>
      <w:r w:rsidR="006413FA" w:rsidRPr="00213E1F">
        <w:rPr>
          <w:rFonts w:asciiTheme="minorHAnsi" w:hAnsiTheme="minorHAnsi"/>
        </w:rPr>
        <w:t>.</w:t>
      </w:r>
      <w:r w:rsidR="006413FA" w:rsidRPr="00213E1F">
        <w:rPr>
          <w:rFonts w:asciiTheme="minorHAnsi" w:hAnsiTheme="minorHAnsi" w:cs="Arial"/>
        </w:rPr>
        <w:t xml:space="preserve"> </w:t>
      </w:r>
      <w:r w:rsidRPr="00213E1F">
        <w:rPr>
          <w:rFonts w:asciiTheme="minorHAnsi" w:hAnsiTheme="minorHAnsi"/>
        </w:rPr>
        <w:t xml:space="preserve">However, there is </w:t>
      </w:r>
      <w:r w:rsidR="00F1684A">
        <w:rPr>
          <w:rFonts w:asciiTheme="minorHAnsi" w:hAnsiTheme="minorHAnsi"/>
        </w:rPr>
        <w:t xml:space="preserve">some </w:t>
      </w:r>
      <w:r w:rsidRPr="00213E1F">
        <w:rPr>
          <w:rFonts w:asciiTheme="minorHAnsi" w:hAnsiTheme="minorHAnsi"/>
        </w:rPr>
        <w:t>evidence that characteristics of the host may contribute to the emergence of contagious cancers</w:t>
      </w:r>
      <w:r w:rsidR="00D32828">
        <w:rPr>
          <w:rFonts w:asciiTheme="minorHAnsi" w:hAnsiTheme="minorHAnsi"/>
        </w:rPr>
        <w:t>, specifically</w:t>
      </w:r>
      <w:r w:rsidR="00A42A3B" w:rsidRPr="00213E1F">
        <w:rPr>
          <w:rFonts w:asciiTheme="minorHAnsi" w:hAnsiTheme="minorHAnsi"/>
        </w:rPr>
        <w:t xml:space="preserve"> the level of genetic diversity present in a host population</w:t>
      </w:r>
      <w:r w:rsidR="001819F2">
        <w:rPr>
          <w:rFonts w:asciiTheme="minorHAnsi" w:hAnsiTheme="minorHAnsi"/>
        </w:rPr>
        <w:t xml:space="preserve"> </w:t>
      </w:r>
      <w:r w:rsidR="001819F2">
        <w:rPr>
          <w:rFonts w:asciiTheme="minorHAnsi" w:hAnsiTheme="minorHAnsi"/>
        </w:rPr>
        <w:fldChar w:fldCharType="begin">
          <w:fldData xml:space="preserve">PEVuZE5vdGU+PENpdGU+PEF1dGhvcj5TaWRkbGU8L0F1dGhvcj48WWVhcj4yMDA3PC9ZZWFyPjxS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</w:fldData>
        </w:fldChar>
      </w:r>
      <w:r w:rsidR="00156558">
        <w:rPr>
          <w:rFonts w:asciiTheme="minorHAnsi" w:hAnsiTheme="minorHAnsi"/>
        </w:rPr>
        <w:instrText xml:space="preserve"> ADDIN EN.CITE </w:instrText>
      </w:r>
      <w:r w:rsidR="00156558">
        <w:rPr>
          <w:rFonts w:asciiTheme="minorHAnsi" w:hAnsiTheme="minorHAnsi"/>
        </w:rPr>
        <w:fldChar w:fldCharType="begin">
          <w:fldData xml:space="preserve">PEVuZE5vdGU+PENpdGU+PEF1dGhvcj5TaWRkbGU8L0F1dGhvcj48WWVhcj4yMDA3PC9ZZWFyPjxS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</w:fldData>
        </w:fldChar>
      </w:r>
      <w:r w:rsidR="00156558">
        <w:rPr>
          <w:rFonts w:asciiTheme="minorHAnsi" w:hAnsiTheme="minorHAnsi"/>
        </w:rPr>
        <w:instrText xml:space="preserve"> ADDIN EN.CITE.DATA </w:instrText>
      </w:r>
      <w:r w:rsidR="00156558">
        <w:rPr>
          <w:rFonts w:asciiTheme="minorHAnsi" w:hAnsiTheme="minorHAnsi"/>
        </w:rPr>
      </w:r>
      <w:r w:rsidR="00156558">
        <w:rPr>
          <w:rFonts w:asciiTheme="minorHAnsi" w:hAnsiTheme="minorHAnsi"/>
        </w:rPr>
        <w:fldChar w:fldCharType="end"/>
      </w:r>
      <w:r w:rsidR="001819F2">
        <w:rPr>
          <w:rFonts w:asciiTheme="minorHAnsi" w:hAnsiTheme="minorHAnsi"/>
        </w:rPr>
      </w:r>
      <w:r w:rsidR="001819F2">
        <w:rPr>
          <w:rFonts w:asciiTheme="minorHAnsi" w:hAnsiTheme="minorHAnsi"/>
        </w:rPr>
        <w:fldChar w:fldCharType="separate"/>
      </w:r>
      <w:r w:rsidR="00156558" w:rsidRPr="00156558">
        <w:rPr>
          <w:rFonts w:asciiTheme="minorHAnsi" w:hAnsiTheme="minorHAnsi"/>
          <w:noProof/>
          <w:vertAlign w:val="superscript"/>
        </w:rPr>
        <w:t>(37)</w:t>
      </w:r>
      <w:r w:rsidR="001819F2">
        <w:rPr>
          <w:rFonts w:asciiTheme="minorHAnsi" w:hAnsiTheme="minorHAnsi"/>
        </w:rPr>
        <w:fldChar w:fldCharType="end"/>
      </w:r>
      <w:r w:rsidR="00D32828">
        <w:rPr>
          <w:rFonts w:asciiTheme="minorHAnsi" w:hAnsiTheme="minorHAnsi"/>
        </w:rPr>
        <w:t xml:space="preserve">. </w:t>
      </w:r>
    </w:p>
    <w:p w14:paraId="6EE24AB3" w14:textId="77777777" w:rsidR="00961FB7" w:rsidRPr="003D688F" w:rsidRDefault="00961FB7" w:rsidP="007B4295">
      <w:pPr>
        <w:pStyle w:val="Body"/>
        <w:spacing w:line="480" w:lineRule="auto"/>
        <w:rPr>
          <w:rFonts w:asciiTheme="minorHAnsi" w:hAnsiTheme="minorHAnsi"/>
        </w:rPr>
      </w:pPr>
    </w:p>
    <w:p w14:paraId="2FFB17A7" w14:textId="059303E9" w:rsidR="00654174" w:rsidRDefault="00FB04C2" w:rsidP="007B4295">
      <w:pPr>
        <w:spacing w:line="480" w:lineRule="auto"/>
        <w:rPr>
          <w:lang w:val="en-AU"/>
        </w:rPr>
      </w:pPr>
      <w:r>
        <w:lastRenderedPageBreak/>
        <w:t xml:space="preserve">The </w:t>
      </w:r>
      <w:r w:rsidR="00A42A3B" w:rsidRPr="003D688F">
        <w:t xml:space="preserve">DLA genotype may impact the ability of CTVT to spread among host dogs. </w:t>
      </w:r>
      <w:r w:rsidR="00654174">
        <w:t xml:space="preserve">When inoculated with CTVT, </w:t>
      </w:r>
      <w:r w:rsidR="00654174">
        <w:rPr>
          <w:lang w:val="en-AU"/>
        </w:rPr>
        <w:t>s</w:t>
      </w:r>
      <w:r w:rsidRPr="003D688F">
        <w:rPr>
          <w:lang w:val="en-AU"/>
        </w:rPr>
        <w:t xml:space="preserve">ib pairs with identical MHC </w:t>
      </w:r>
      <w:r>
        <w:rPr>
          <w:lang w:val="en-AU"/>
        </w:rPr>
        <w:t xml:space="preserve">haplotypes have similar </w:t>
      </w:r>
      <w:r w:rsidRPr="003D688F">
        <w:rPr>
          <w:lang w:val="en-AU"/>
        </w:rPr>
        <w:t>CTVT growth patterns, while sib pairs that differ by 2 DLA haplotypes can have complet</w:t>
      </w:r>
      <w:r w:rsidR="00654174">
        <w:rPr>
          <w:lang w:val="en-AU"/>
        </w:rPr>
        <w:t>ely discordant growth patterns</w:t>
      </w:r>
      <w:r w:rsidR="001819F2">
        <w:rPr>
          <w:lang w:val="en-AU"/>
        </w:rPr>
        <w:t xml:space="preserve"> </w:t>
      </w:r>
      <w:r w:rsidR="001819F2">
        <w:rPr>
          <w:lang w:val="en-AU"/>
        </w:rPr>
        <w:fldChar w:fldCharType="begin"/>
      </w:r>
      <w:r w:rsidR="00263081">
        <w:rPr>
          <w:lang w:val="en-AU"/>
        </w:rPr>
        <w:instrText xml:space="preserve"> ADDIN EN.CITE &lt;EndNote&gt;&lt;Cite&gt;&lt;Author&gt;Epstein&lt;/Author&gt;&lt;Year&gt;1974&lt;/Year&gt;&lt;RecNum&gt;1023&lt;/RecNum&gt;&lt;DisplayText&gt;&lt;style face="superscript"&gt;(18)&lt;/style&gt;&lt;/DisplayText&gt;&lt;record&gt;&lt;rec-number&gt;1023&lt;/rec-number&gt;&lt;foreign-keys&gt;&lt;key app="EN" db-id="2r0tafxs7waf2aedxxj5awe2avdw95szepws" timestamp="1389612887"&gt;1023&lt;/key&gt;&lt;/foreign-keys&gt;&lt;ref-type name="Journal Article"&gt;17&lt;/ref-type&gt;&lt;contributors&gt;&lt;authors&gt;&lt;author&gt;Epstein, R. B.&lt;/author&gt;&lt;author&gt;Bennett, B. T.&lt;/author&gt;&lt;/authors&gt;&lt;/contributors&gt;&lt;titles&gt;&lt;title&gt;Histocompatibility typing and course of canine venereal tumors transplanted into unmodified random dogs&lt;/title&gt;&lt;secondary-title&gt;Cancer Res&lt;/secondary-title&gt;&lt;alt-title&gt;Cancer research&lt;/alt-title&gt;&lt;/titles&gt;&lt;periodical&gt;&lt;full-title&gt;Cancer Res&lt;/full-title&gt;&lt;/periodical&gt;&lt;pages&gt;788-93&lt;/pages&gt;&lt;volume&gt;34&lt;/volume&gt;&lt;number&gt;4&lt;/number&gt;&lt;edition&gt;1974/04/01&lt;/edition&gt;&lt;keywords&gt;&lt;keyword&gt;Animals&lt;/keyword&gt;&lt;keyword&gt;Cell Line&lt;/keyword&gt;&lt;keyword&gt;Cell Membrane/immunology&lt;/keyword&gt;&lt;keyword&gt;Cytotoxicity Tests, Immunologic&lt;/keyword&gt;&lt;keyword&gt;Dogs&lt;/keyword&gt;&lt;keyword&gt;*Epitopes&lt;/keyword&gt;&lt;keyword&gt;Female&lt;/keyword&gt;&lt;keyword&gt;Fluorescent Antibody Technique&lt;/keyword&gt;&lt;keyword&gt;*Histocompatibility Antigens&lt;/keyword&gt;&lt;keyword&gt;Histocompatibility Testing&lt;/keyword&gt;&lt;keyword&gt;Immunoglobulin G/analysis&lt;/keyword&gt;&lt;keyword&gt;Lymphocytes/immunology&lt;/keyword&gt;&lt;keyword&gt;Male&lt;/keyword&gt;&lt;keyword&gt;Neoplasm Metastasis&lt;/keyword&gt;&lt;keyword&gt;*Neoplasm Transplantation&lt;/keyword&gt;&lt;keyword&gt;Penile Neoplasms/*immunology&lt;/keyword&gt;&lt;keyword&gt;Time Factors&lt;/keyword&gt;&lt;keyword&gt;Transplantation, Homologous&lt;/keyword&gt;&lt;keyword&gt;Vaginal Neoplasms/*immunology&lt;/keyword&gt;&lt;/keywords&gt;&lt;dates&gt;&lt;year&gt;1974&lt;/year&gt;&lt;pub-dates&gt;&lt;date&gt;Apr&lt;/date&gt;&lt;/pub-dates&gt;&lt;/dates&gt;&lt;isbn&gt;0008-5472 (Print)&amp;#xD;0008-5472 (Linking)&lt;/isbn&gt;&lt;accession-num&gt;4131155&lt;/accession-num&gt;&lt;urls&gt;&lt;related-urls&gt;&lt;url&gt;http://www.ncbi.nlm.nih.gov/pubmed/4131155&lt;/url&gt;&lt;/related-urls&gt;&lt;/urls&gt;&lt;/record&gt;&lt;/Cite&gt;&lt;/EndNote&gt;</w:instrText>
      </w:r>
      <w:r w:rsidR="001819F2">
        <w:rPr>
          <w:lang w:val="en-AU"/>
        </w:rPr>
        <w:fldChar w:fldCharType="separate"/>
      </w:r>
      <w:r w:rsidR="00263081" w:rsidRPr="00263081">
        <w:rPr>
          <w:noProof/>
          <w:vertAlign w:val="superscript"/>
          <w:lang w:val="en-AU"/>
        </w:rPr>
        <w:t>(18)</w:t>
      </w:r>
      <w:r w:rsidR="001819F2">
        <w:rPr>
          <w:lang w:val="en-AU"/>
        </w:rPr>
        <w:fldChar w:fldCharType="end"/>
      </w:r>
      <w:r w:rsidR="00654174">
        <w:rPr>
          <w:lang w:val="en-AU"/>
        </w:rPr>
        <w:t>. This data implies that t</w:t>
      </w:r>
      <w:r w:rsidR="003D688F" w:rsidRPr="003D688F">
        <w:rPr>
          <w:lang w:val="en-AU"/>
        </w:rPr>
        <w:t xml:space="preserve">he </w:t>
      </w:r>
      <w:r w:rsidR="00654174">
        <w:rPr>
          <w:lang w:val="en-AU"/>
        </w:rPr>
        <w:t>DLA genotype</w:t>
      </w:r>
      <w:r w:rsidR="003D688F" w:rsidRPr="003D688F">
        <w:rPr>
          <w:lang w:val="en-AU"/>
        </w:rPr>
        <w:t xml:space="preserve"> of dogs can affect </w:t>
      </w:r>
      <w:r w:rsidR="003D688F">
        <w:rPr>
          <w:lang w:val="en-AU"/>
        </w:rPr>
        <w:t>the growth rate of CTVT and how quickly the tumour enters a stationary phase</w:t>
      </w:r>
      <w:r w:rsidR="00654174">
        <w:rPr>
          <w:lang w:val="en-AU"/>
        </w:rPr>
        <w:t xml:space="preserve"> or regresses</w:t>
      </w:r>
      <w:r w:rsidR="003D688F">
        <w:rPr>
          <w:lang w:val="en-AU"/>
        </w:rPr>
        <w:t xml:space="preserve">. </w:t>
      </w:r>
      <w:r w:rsidR="00654174">
        <w:t>In addition</w:t>
      </w:r>
      <w:r w:rsidR="003D688F">
        <w:t xml:space="preserve">, </w:t>
      </w:r>
      <w:r w:rsidR="00654174">
        <w:rPr>
          <w:lang w:val="en-AU"/>
        </w:rPr>
        <w:t>loss of h</w:t>
      </w:r>
      <w:r w:rsidR="00A42A3B" w:rsidRPr="00961FB7">
        <w:rPr>
          <w:lang w:val="en-AU"/>
        </w:rPr>
        <w:t>eterozygosity (LOH) may have been positively selected during CTVT evolution, reducing the MHC mismatches between tumour and host dogs</w:t>
      </w:r>
      <w:r w:rsidR="001819F2">
        <w:rPr>
          <w:lang w:val="en-AU"/>
        </w:rPr>
        <w:t xml:space="preserve"> </w:t>
      </w:r>
      <w:r w:rsidR="0064156F">
        <w:rPr>
          <w:lang w:val="en-AU"/>
        </w:rPr>
        <w:fldChar w:fldCharType="begin">
          <w:fldData xml:space="preserve">PEVuZE5vdGU+PENpdGU+PEF1dGhvcj5NdXJnaWE8L0F1dGhvcj48WWVhcj4yMDA2PC9ZZWFyPjxS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=
</w:fldData>
        </w:fldChar>
      </w:r>
      <w:r w:rsidR="00DE12AF">
        <w:rPr>
          <w:lang w:val="en-AU"/>
        </w:rPr>
        <w:instrText xml:space="preserve"> ADDIN EN.CITE </w:instrText>
      </w:r>
      <w:r w:rsidR="00DE12AF">
        <w:rPr>
          <w:lang w:val="en-AU"/>
        </w:rPr>
        <w:fldChar w:fldCharType="begin">
          <w:fldData xml:space="preserve">PEVuZE5vdGU+PENpdGU+PEF1dGhvcj5NdXJnaWE8L0F1dGhvcj48WWVhcj4yMDA2PC9ZZWFyPjxS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=
</w:fldData>
        </w:fldChar>
      </w:r>
      <w:r w:rsidR="00DE12AF">
        <w:rPr>
          <w:lang w:val="en-AU"/>
        </w:rPr>
        <w:instrText xml:space="preserve"> ADDIN EN.CITE.DATA </w:instrText>
      </w:r>
      <w:r w:rsidR="00DE12AF">
        <w:rPr>
          <w:lang w:val="en-AU"/>
        </w:rPr>
      </w:r>
      <w:r w:rsidR="00DE12AF">
        <w:rPr>
          <w:lang w:val="en-AU"/>
        </w:rPr>
        <w:fldChar w:fldCharType="end"/>
      </w:r>
      <w:r w:rsidR="0064156F">
        <w:rPr>
          <w:lang w:val="en-AU"/>
        </w:rPr>
      </w:r>
      <w:r w:rsidR="0064156F">
        <w:rPr>
          <w:lang w:val="en-AU"/>
        </w:rPr>
        <w:fldChar w:fldCharType="separate"/>
      </w:r>
      <w:r w:rsidR="00DE12AF" w:rsidRPr="00DE12AF">
        <w:rPr>
          <w:noProof/>
          <w:vertAlign w:val="superscript"/>
          <w:lang w:val="en-AU"/>
        </w:rPr>
        <w:t>(1)</w:t>
      </w:r>
      <w:r w:rsidR="0064156F">
        <w:rPr>
          <w:lang w:val="en-AU"/>
        </w:rPr>
        <w:fldChar w:fldCharType="end"/>
      </w:r>
      <w:r w:rsidR="008462FB">
        <w:rPr>
          <w:lang w:val="en-AU"/>
        </w:rPr>
        <w:t>.</w:t>
      </w:r>
      <w:r w:rsidR="00A42A3B" w:rsidRPr="00961FB7">
        <w:rPr>
          <w:lang w:val="en-AU"/>
        </w:rPr>
        <w:t xml:space="preserve"> CTVT tumours are diploid for the MHC class II genes DRA and DRB1 </w:t>
      </w:r>
      <w:r w:rsidR="00A42A3B" w:rsidRPr="00961FB7">
        <w:rPr>
          <w:lang w:val="en-AU"/>
        </w:rPr>
        <w:lastRenderedPageBreak/>
        <w:t xml:space="preserve">as well as the class I gene DLA-88, but some tumours are haploid for DQA and DQB.  The diploid loci are homozygous with the exception of </w:t>
      </w:r>
      <w:r w:rsidR="00654174">
        <w:rPr>
          <w:lang w:val="en-AU"/>
        </w:rPr>
        <w:t xml:space="preserve">DRB1, which it is heterozygous, </w:t>
      </w:r>
      <w:r w:rsidR="00A42A3B" w:rsidRPr="00961FB7">
        <w:rPr>
          <w:lang w:val="en-AU"/>
        </w:rPr>
        <w:t>wi</w:t>
      </w:r>
      <w:r w:rsidR="00654174">
        <w:rPr>
          <w:lang w:val="en-AU"/>
        </w:rPr>
        <w:t>th the alleles differing by</w:t>
      </w:r>
      <w:r w:rsidR="00A42A3B" w:rsidRPr="00961FB7">
        <w:rPr>
          <w:lang w:val="en-AU"/>
        </w:rPr>
        <w:t xml:space="preserve"> one non-synonymous substitutio</w:t>
      </w:r>
      <w:r w:rsidR="00F1684A">
        <w:rPr>
          <w:lang w:val="en-AU"/>
        </w:rPr>
        <w:t>n</w:t>
      </w:r>
      <w:r w:rsidR="0064156F">
        <w:rPr>
          <w:lang w:val="en-AU"/>
        </w:rPr>
        <w:t xml:space="preserve"> </w:t>
      </w:r>
      <w:r w:rsidR="0064156F">
        <w:rPr>
          <w:lang w:val="en-AU"/>
        </w:rPr>
        <w:fldChar w:fldCharType="begin">
          <w:fldData xml:space="preserve">PEVuZE5vdGU+PENpdGU+PEF1dGhvcj5NdXJnaWE8L0F1dGhvcj48WWVhcj4yMDA2PC9ZZWFyPjxS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=
</w:fldData>
        </w:fldChar>
      </w:r>
      <w:r w:rsidR="00DE12AF">
        <w:rPr>
          <w:lang w:val="en-AU"/>
        </w:rPr>
        <w:instrText xml:space="preserve"> ADDIN EN.CITE </w:instrText>
      </w:r>
      <w:r w:rsidR="00DE12AF">
        <w:rPr>
          <w:lang w:val="en-AU"/>
        </w:rPr>
        <w:fldChar w:fldCharType="begin">
          <w:fldData xml:space="preserve">PEVuZE5vdGU+PENpdGU+PEF1dGhvcj5NdXJnaWE8L0F1dGhvcj48WWVhcj4yMDA2PC9ZZWFyPjxS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=
</w:fldData>
        </w:fldChar>
      </w:r>
      <w:r w:rsidR="00DE12AF">
        <w:rPr>
          <w:lang w:val="en-AU"/>
        </w:rPr>
        <w:instrText xml:space="preserve"> ADDIN EN.CITE.DATA </w:instrText>
      </w:r>
      <w:r w:rsidR="00DE12AF">
        <w:rPr>
          <w:lang w:val="en-AU"/>
        </w:rPr>
      </w:r>
      <w:r w:rsidR="00DE12AF">
        <w:rPr>
          <w:lang w:val="en-AU"/>
        </w:rPr>
        <w:fldChar w:fldCharType="end"/>
      </w:r>
      <w:r w:rsidR="0064156F">
        <w:rPr>
          <w:lang w:val="en-AU"/>
        </w:rPr>
      </w:r>
      <w:r w:rsidR="0064156F">
        <w:rPr>
          <w:lang w:val="en-AU"/>
        </w:rPr>
        <w:fldChar w:fldCharType="separate"/>
      </w:r>
      <w:r w:rsidR="00DE12AF" w:rsidRPr="00DE12AF">
        <w:rPr>
          <w:noProof/>
          <w:vertAlign w:val="superscript"/>
          <w:lang w:val="en-AU"/>
        </w:rPr>
        <w:t>(1)</w:t>
      </w:r>
      <w:r w:rsidR="0064156F">
        <w:rPr>
          <w:lang w:val="en-AU"/>
        </w:rPr>
        <w:fldChar w:fldCharType="end"/>
      </w:r>
      <w:r w:rsidR="00A42A3B" w:rsidRPr="00961FB7">
        <w:rPr>
          <w:lang w:val="en-AU"/>
        </w:rPr>
        <w:t xml:space="preserve">. </w:t>
      </w:r>
    </w:p>
    <w:p w14:paraId="118B2393" w14:textId="77777777" w:rsidR="00961FB7" w:rsidRDefault="00961FB7" w:rsidP="007B4295">
      <w:pPr>
        <w:spacing w:line="480" w:lineRule="auto"/>
      </w:pPr>
    </w:p>
    <w:p w14:paraId="5CF76811" w14:textId="20C83DB9" w:rsidR="00881E1D" w:rsidRDefault="00A92F29" w:rsidP="007B4295">
      <w:pPr>
        <w:spacing w:line="480" w:lineRule="auto"/>
        <w:rPr>
          <w:lang w:val="en-AU"/>
        </w:rPr>
      </w:pPr>
      <w:r w:rsidRPr="00961FB7">
        <w:t>The Tasmanian devil</w:t>
      </w:r>
      <w:r w:rsidR="00B1779D">
        <w:t xml:space="preserve"> has been confined to the</w:t>
      </w:r>
      <w:r w:rsidR="00B1779D" w:rsidRPr="00961FB7">
        <w:t xml:space="preserve"> island </w:t>
      </w:r>
      <w:r w:rsidR="00B1779D">
        <w:t xml:space="preserve">of Tasmania </w:t>
      </w:r>
      <w:r w:rsidR="00B1779D" w:rsidRPr="00961FB7">
        <w:t>for 400 years</w:t>
      </w:r>
      <w:r w:rsidR="00B1779D">
        <w:t xml:space="preserve"> and underwent a severe population decline in the early 20</w:t>
      </w:r>
      <w:r w:rsidR="00B1779D" w:rsidRPr="00DA7260">
        <w:rPr>
          <w:vertAlign w:val="superscript"/>
        </w:rPr>
        <w:t>th</w:t>
      </w:r>
      <w:r w:rsidR="00B1779D">
        <w:t xml:space="preserve"> century</w:t>
      </w:r>
      <w:r w:rsidR="0064156F">
        <w:t xml:space="preserve"> </w:t>
      </w:r>
      <w:r w:rsidR="0064156F">
        <w:fldChar w:fldCharType="begin"/>
      </w:r>
      <w:r w:rsidR="00156558">
        <w:instrText xml:space="preserve"> ADDIN EN.CITE &lt;EndNote&gt;&lt;Cite&gt;&lt;Author&gt;Jones&lt;/Author&gt;&lt;Year&gt;2003&lt;/Year&gt;&lt;RecNum&gt;132&lt;/RecNum&gt;&lt;DisplayText&gt;&lt;style face="superscript"&gt;(38)&lt;/style&gt;&lt;/DisplayText&gt;&lt;record&gt;&lt;rec-number&gt;132&lt;/rec-number&gt;&lt;foreign-keys&gt;&lt;key app="EN" db-id="2r0tafxs7waf2aedxxj5awe2avdw95szepws" timestamp="0"&gt;132&lt;/key&gt;&lt;/foreign-keys&gt;&lt;ref-type name="Book"&gt;6&lt;/ref-type&gt;&lt;contributors&gt;&lt;authors&gt;&lt;author&gt;ME Jones&lt;/author&gt;&lt;author&gt;M Oakwood&lt;/author&gt;&lt;author&gt;CA Belcher&lt;/author&gt;&lt;author&gt;K Morris&lt;/author&gt;&lt;author&gt;AJ Murray&lt;/author&gt;&lt;author&gt;PA Woolley&lt;/author&gt;&lt;author&gt;KB Firestone&lt;/author&gt;&lt;author&gt;B Johnson&lt;/author&gt;&lt;author&gt;S Burnett&lt;/author&gt;&lt;/authors&gt;&lt;secondary-authors&gt;&lt;author&gt;ME Jones&lt;/author&gt;&lt;author&gt;CR Dickman&lt;/author&gt;&lt;author&gt;M Archer&lt;/author&gt;&lt;/secondary-authors&gt;&lt;/contributors&gt;&lt;titles&gt;&lt;title&gt;Carnivore Concerns: problems, issues, and solutions for conserving Australia&amp;apos;s marsupial carnivores&lt;/title&gt;&lt;secondary-title&gt;Predators with Pouches: The biology of carnivorous marsupials&lt;/secondary-title&gt;&lt;/titles&gt;&lt;pages&gt;pp. 422-434&lt;/pages&gt;&lt;dates&gt;&lt;year&gt;2003&lt;/year&gt;&lt;/dates&gt;&lt;pub-location&gt;Melbourne, Australia&lt;/pub-location&gt;&lt;publisher&gt;CSIRO Publishing&lt;/publisher&gt;&lt;urls&gt;&lt;/urls&gt;&lt;/record&gt;&lt;/Cite&gt;&lt;/EndNote&gt;</w:instrText>
      </w:r>
      <w:r w:rsidR="0064156F">
        <w:fldChar w:fldCharType="separate"/>
      </w:r>
      <w:r w:rsidR="00156558" w:rsidRPr="00156558">
        <w:rPr>
          <w:noProof/>
          <w:vertAlign w:val="superscript"/>
        </w:rPr>
        <w:t>(38)</w:t>
      </w:r>
      <w:r w:rsidR="0064156F">
        <w:fldChar w:fldCharType="end"/>
      </w:r>
      <w:r w:rsidR="00B1779D">
        <w:t xml:space="preserve">. A likely consequence is that the </w:t>
      </w:r>
      <w:r w:rsidRPr="00961FB7">
        <w:t xml:space="preserve">population has reduced genetic diversity at both </w:t>
      </w:r>
      <w:r w:rsidR="00585804">
        <w:t>MHC class I and class II genes</w:t>
      </w:r>
      <w:r w:rsidR="0064156F">
        <w:t xml:space="preserve"> </w:t>
      </w:r>
      <w:r w:rsidR="0064156F">
        <w:fldChar w:fldCharType="begin">
          <w:fldData xml:space="preserve">PEVuZE5vdGU+PENpdGU+PEF1dGhvcj5TaWRkbGU8L0F1dGhvcj48WWVhcj4yMDA3PC9ZZWFyPjxS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</w:fldData>
        </w:fldChar>
      </w:r>
      <w:r w:rsidR="00156558">
        <w:instrText xml:space="preserve"> ADDIN EN.CITE </w:instrText>
      </w:r>
      <w:r w:rsidR="00156558">
        <w:fldChar w:fldCharType="begin">
          <w:fldData xml:space="preserve">PEVuZE5vdGU+PENpdGU+PEF1dGhvcj5TaWRkbGU8L0F1dGhvcj48WWVhcj4yMDA3PC9ZZWFyPjxS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</w:fldData>
        </w:fldChar>
      </w:r>
      <w:r w:rsidR="00156558">
        <w:instrText xml:space="preserve"> ADDIN EN.CITE.DATA </w:instrText>
      </w:r>
      <w:r w:rsidR="00156558">
        <w:fldChar w:fldCharType="end"/>
      </w:r>
      <w:r w:rsidR="0064156F">
        <w:fldChar w:fldCharType="separate"/>
      </w:r>
      <w:r w:rsidR="00156558" w:rsidRPr="00156558">
        <w:rPr>
          <w:noProof/>
          <w:vertAlign w:val="superscript"/>
        </w:rPr>
        <w:t>(37, 39)</w:t>
      </w:r>
      <w:r w:rsidR="0064156F">
        <w:fldChar w:fldCharType="end"/>
      </w:r>
      <w:r w:rsidR="00066305">
        <w:t xml:space="preserve"> as well as microsatellite markers</w:t>
      </w:r>
      <w:r w:rsidR="0064156F">
        <w:t xml:space="preserve"> </w:t>
      </w:r>
      <w:r w:rsidR="0064156F">
        <w:fldChar w:fldCharType="begin"/>
      </w:r>
      <w:r w:rsidR="00156558">
        <w:instrText xml:space="preserve"> ADDIN EN.CITE &lt;EndNote&gt;&lt;Cite&gt;&lt;Author&gt;Jones&lt;/Author&gt;&lt;Year&gt;2004&lt;/Year&gt;&lt;RecNum&gt;130&lt;/RecNum&gt;&lt;DisplayText&gt;&lt;style face="superscript"&gt;(40)&lt;/style&gt;&lt;/DisplayText&gt;&lt;record&gt;&lt;rec-number&gt;130&lt;/rec-number&gt;&lt;foreign-keys&gt;&lt;key app="EN" db-id="2r0tafxs7waf2aedxxj5awe2avdw95szepws" timestamp="0"&gt;130&lt;/key&gt;&lt;/foreign-keys&gt;&lt;ref-type name="Journal Article"&gt;17&lt;/ref-type&gt;&lt;contributors&gt;&lt;authors&gt;&lt;author&gt;Jones, M. E.&lt;/author&gt;&lt;author&gt;Paetkau, D.&lt;/author&gt;&lt;author&gt;Geffen, E.&lt;/author&gt;&lt;author&gt;Moritz, C.&lt;/author&gt;&lt;/authors&gt;&lt;/contributors&gt;&lt;auth-address&gt;Department of Zoology and Entomology, University of Queensland, Queensland 4072, Australia. menna.jones@utas.edu.au&lt;/auth-address&gt;&lt;titles&gt;&lt;title&gt;Genetic diversity and population structure of Tasmanian devils, the largest marsupial carnivore&lt;/title&gt;&lt;secondary-title&gt;Mol Ecol&lt;/secondary-title&gt;&lt;/titles&gt;&lt;periodical&gt;&lt;full-title&gt;Mol Ecol&lt;/full-title&gt;&lt;abbr-1&gt;Molecular ecology&lt;/abbr-1&gt;&lt;/periodical&gt;&lt;pages&gt;2197-209&lt;/pages&gt;&lt;volume&gt;13&lt;/volume&gt;&lt;number&gt;8&lt;/number&gt;&lt;keywords&gt;&lt;keyword&gt;Animals&lt;/keyword&gt;&lt;keyword&gt;Bayes Theorem&lt;/keyword&gt;&lt;keyword&gt;Cluster Analysis&lt;/keyword&gt;&lt;keyword&gt;*Founder Effect&lt;/keyword&gt;&lt;keyword&gt;Gene Frequency&lt;/keyword&gt;&lt;keyword&gt;*Genetics, Population&lt;/keyword&gt;&lt;keyword&gt;Geography&lt;/keyword&gt;&lt;keyword&gt;Heterozygote Detection&lt;/keyword&gt;&lt;keyword&gt;Marsupialia/*genetics&lt;/keyword&gt;&lt;keyword&gt;Microsatellite Repeats/genetics&lt;/keyword&gt;&lt;keyword&gt;Multivariate Analysis&lt;/keyword&gt;&lt;keyword&gt;Tasmania&lt;/keyword&gt;&lt;keyword&gt;*Variation (Genetics)&lt;/keyword&gt;&lt;/keywords&gt;&lt;dates&gt;&lt;year&gt;2004&lt;/year&gt;&lt;pub-dates&gt;&lt;date&gt;Aug&lt;/date&gt;&lt;/pub-dates&gt;&lt;/dates&gt;&lt;accession-num&gt;15245394&lt;/accession-num&gt;&lt;urls&gt;&lt;related-urls&gt;&lt;url&gt;http://www.ncbi.nlm.nih.gov/entrez/query.fcgi?cmd=Retrieve&amp;amp;db=PubMed&amp;amp;dopt=Citation&amp;amp;list_uids=15245394 &lt;/url&gt;&lt;/related-urls&gt;&lt;/urls&gt;&lt;/record&gt;&lt;/Cite&gt;&lt;/EndNote&gt;</w:instrText>
      </w:r>
      <w:r w:rsidR="0064156F">
        <w:fldChar w:fldCharType="separate"/>
      </w:r>
      <w:r w:rsidR="00156558" w:rsidRPr="00156558">
        <w:rPr>
          <w:noProof/>
          <w:vertAlign w:val="superscript"/>
        </w:rPr>
        <w:t>(40)</w:t>
      </w:r>
      <w:r w:rsidR="0064156F">
        <w:fldChar w:fldCharType="end"/>
      </w:r>
      <w:r w:rsidR="00066305">
        <w:t xml:space="preserve">. </w:t>
      </w:r>
      <w:r w:rsidR="00881E1D" w:rsidRPr="00585804">
        <w:rPr>
          <w:lang w:val="en-AU"/>
        </w:rPr>
        <w:t xml:space="preserve">Tasmanian devils have three known classical MHC class I loci, </w:t>
      </w:r>
      <w:r w:rsidR="00881E1D" w:rsidRPr="00585804">
        <w:rPr>
          <w:i/>
          <w:lang w:val="en-AU"/>
        </w:rPr>
        <w:t>SahaUA</w:t>
      </w:r>
      <w:r w:rsidR="00881E1D" w:rsidRPr="00585804">
        <w:rPr>
          <w:lang w:val="en-AU"/>
        </w:rPr>
        <w:t xml:space="preserve">, </w:t>
      </w:r>
      <w:r w:rsidR="00881E1D" w:rsidRPr="00585804">
        <w:rPr>
          <w:i/>
          <w:lang w:val="en-AU"/>
        </w:rPr>
        <w:t>SahaUB</w:t>
      </w:r>
      <w:r w:rsidR="00881E1D" w:rsidRPr="00585804">
        <w:rPr>
          <w:lang w:val="en-AU"/>
        </w:rPr>
        <w:t xml:space="preserve"> and </w:t>
      </w:r>
      <w:r w:rsidR="00881E1D" w:rsidRPr="00585804">
        <w:rPr>
          <w:i/>
          <w:lang w:val="en-AU"/>
        </w:rPr>
        <w:t>SahaUC</w:t>
      </w:r>
      <w:r w:rsidR="00881E1D" w:rsidRPr="00585804">
        <w:rPr>
          <w:lang w:val="en-AU"/>
        </w:rPr>
        <w:t xml:space="preserve">, with classical class I </w:t>
      </w:r>
      <w:r w:rsidR="00881E1D" w:rsidRPr="00585804">
        <w:rPr>
          <w:lang w:val="en-AU"/>
        </w:rPr>
        <w:lastRenderedPageBreak/>
        <w:t xml:space="preserve">alleles from these loci sharing between 91-99% amino acid identity </w:t>
      </w:r>
      <w:r w:rsidR="00881E1D" w:rsidRPr="00585804">
        <w:rPr>
          <w:lang w:val="en-AU"/>
        </w:rPr>
        <w:fldChar w:fldCharType="begin">
          <w:fldData xml:space="preserve">PEVuZE5vdGU+PENpdGU+PEF1dGhvcj5MYW5lPC9BdXRob3I+PFllYXI+MjAxMjwvWWVhcj48UmVj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zNjk1NTwvcGFnZXM+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</w:fldData>
        </w:fldChar>
      </w:r>
      <w:r w:rsidR="00156558">
        <w:rPr>
          <w:lang w:val="en-AU"/>
        </w:rPr>
        <w:instrText xml:space="preserve"> ADDIN EN.CITE </w:instrText>
      </w:r>
      <w:r w:rsidR="00156558">
        <w:rPr>
          <w:lang w:val="en-AU"/>
        </w:rPr>
        <w:fldChar w:fldCharType="begin">
          <w:fldData xml:space="preserve">PEVuZE5vdGU+PENpdGU+PEF1dGhvcj5MYW5lPC9BdXRob3I+PFllYXI+MjAxMjwvWWVhcj48UmVj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zNjk1NTwvcGFnZXM+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</w:fldData>
        </w:fldChar>
      </w:r>
      <w:r w:rsidR="00156558">
        <w:rPr>
          <w:lang w:val="en-AU"/>
        </w:rPr>
        <w:instrText xml:space="preserve"> ADDIN EN.CITE.DATA </w:instrText>
      </w:r>
      <w:r w:rsidR="00156558">
        <w:rPr>
          <w:lang w:val="en-AU"/>
        </w:rPr>
      </w:r>
      <w:r w:rsidR="00156558">
        <w:rPr>
          <w:lang w:val="en-AU"/>
        </w:rPr>
        <w:fldChar w:fldCharType="end"/>
      </w:r>
      <w:r w:rsidR="00881E1D" w:rsidRPr="00585804">
        <w:rPr>
          <w:lang w:val="en-AU"/>
        </w:rPr>
      </w:r>
      <w:r w:rsidR="00881E1D" w:rsidRPr="00585804">
        <w:rPr>
          <w:lang w:val="en-AU"/>
        </w:rPr>
        <w:fldChar w:fldCharType="separate"/>
      </w:r>
      <w:r w:rsidR="00156558" w:rsidRPr="00156558">
        <w:rPr>
          <w:noProof/>
          <w:vertAlign w:val="superscript"/>
          <w:lang w:val="en-AU"/>
        </w:rPr>
        <w:t>(41)</w:t>
      </w:r>
      <w:r w:rsidR="00881E1D" w:rsidRPr="00585804">
        <w:rPr>
          <w:lang w:val="en-AU"/>
        </w:rPr>
        <w:fldChar w:fldCharType="end"/>
      </w:r>
      <w:r w:rsidR="00881E1D" w:rsidRPr="00585804">
        <w:rPr>
          <w:lang w:val="en-AU"/>
        </w:rPr>
        <w:t>. Interestingly, 54% of devils carry a haplotype in which UA is a pseudogene, leaving these animals with two classical class I genes</w:t>
      </w:r>
      <w:r w:rsidR="0064156F">
        <w:rPr>
          <w:lang w:val="en-AU"/>
        </w:rPr>
        <w:t xml:space="preserve"> </w:t>
      </w:r>
      <w:r w:rsidR="0064156F">
        <w:rPr>
          <w:lang w:val="en-AU"/>
        </w:rPr>
        <w:fldChar w:fldCharType="begin"/>
      </w:r>
      <w:r w:rsidR="00156558">
        <w:rPr>
          <w:lang w:val="en-AU"/>
        </w:rPr>
        <w:instrText xml:space="preserve"> ADDIN EN.CITE &lt;EndNote&gt;&lt;Cite&gt;&lt;Author&gt;Cheng&lt;/Author&gt;&lt;Year&gt;2012&lt;/Year&gt;&lt;RecNum&gt;1034&lt;/RecNum&gt;&lt;DisplayText&gt;&lt;style face="superscript"&gt;(42)&lt;/style&gt;&lt;/DisplayText&gt;&lt;record&gt;&lt;rec-number&gt;1034&lt;/rec-number&gt;&lt;foreign-keys&gt;&lt;key app="EN" db-id="2r0tafxs7waf2aedxxj5awe2avdw95szepws" timestamp="1390236357"&gt;1034&lt;/key&gt;&lt;/foreign-keys&gt;&lt;ref-type name="Journal Article"&gt;17&lt;/ref-type&gt;&lt;contributors&gt;&lt;authors&gt;&lt;author&gt;Cheng, Y.&lt;/author&gt;&lt;author&gt;Stuart, A.&lt;/author&gt;&lt;author&gt;Morris, K.&lt;/author&gt;&lt;author&gt;Taylor, R.&lt;/author&gt;&lt;author&gt;Siddle, H.&lt;/author&gt;&lt;author&gt;Deakin, J.&lt;/author&gt;&lt;author&gt;Jones, M.&lt;/author&gt;&lt;author&gt;Amemiya, C. T.&lt;/author&gt;&lt;author&gt;Belov, K.&lt;/author&gt;&lt;/authors&gt;&lt;/contributors&gt;&lt;auth-address&gt;Faculty of Veterinary Science, University of Sydney, Sydney, NSW, Australia.&lt;/auth-address&gt;&lt;titles&gt;&lt;title&gt;Antigen-presenting genes and genomic copy number variations in the Tasmanian devil MHC&lt;/title&gt;&lt;secondary-title&gt;BMC Genomics&lt;/secondary-title&gt;&lt;alt-title&gt;BMC genomics&lt;/alt-title&gt;&lt;/titles&gt;&lt;periodical&gt;&lt;full-title&gt;BMC Genomics&lt;/full-title&gt;&lt;/periodical&gt;&lt;alt-periodical&gt;&lt;full-title&gt;BMC Genomics&lt;/full-title&gt;&lt;/alt-periodical&gt;&lt;pages&gt;87&lt;/pages&gt;&lt;volume&gt;13&lt;/volume&gt;&lt;edition&gt;2012/03/13&lt;/edition&gt;&lt;keywords&gt;&lt;keyword&gt;Animals&lt;/keyword&gt;&lt;keyword&gt;Antigens/*immunology&lt;/keyword&gt;&lt;keyword&gt;DNA Copy Number Variations/*genetics&lt;/keyword&gt;&lt;keyword&gt;Evolution, Molecular&lt;/keyword&gt;&lt;keyword&gt;Genes, MHC Class I/*genetics&lt;/keyword&gt;&lt;keyword&gt;Genes, MHC Class II/*genetics&lt;/keyword&gt;&lt;keyword&gt;*Genome&lt;/keyword&gt;&lt;keyword&gt;Haplotypes&lt;/keyword&gt;&lt;keyword&gt;Marsupialia/classification/genetics&lt;/keyword&gt;&lt;keyword&gt;Phylogeny&lt;/keyword&gt;&lt;keyword&gt;Pseudogenes&lt;/keyword&gt;&lt;/keywords&gt;&lt;dates&gt;&lt;year&gt;2012&lt;/year&gt;&lt;/dates&gt;&lt;isbn&gt;1471-2164 (Electronic)&amp;#xD;1471-2164 (Linking)&lt;/isbn&gt;&lt;accession-num&gt;22404855&lt;/accession-num&gt;&lt;work-type&gt;Research Support, Non-U.S. Gov&amp;apos;t&lt;/work-type&gt;&lt;urls&gt;&lt;related-urls&gt;&lt;url&gt;http://www.ncbi.nlm.nih.gov/pubmed/22404855&lt;/url&gt;&lt;/related-urls&gt;&lt;/urls&gt;&lt;custom2&gt;3414760&lt;/custom2&gt;&lt;electronic-resource-num&gt;10.1186/1471-2164-13-87&lt;/electronic-resource-num&gt;&lt;/record&gt;&lt;/Cite&gt;&lt;/EndNote&gt;</w:instrText>
      </w:r>
      <w:r w:rsidR="0064156F">
        <w:rPr>
          <w:lang w:val="en-AU"/>
        </w:rPr>
        <w:fldChar w:fldCharType="separate"/>
      </w:r>
      <w:r w:rsidR="00156558" w:rsidRPr="00156558">
        <w:rPr>
          <w:noProof/>
          <w:vertAlign w:val="superscript"/>
          <w:lang w:val="en-AU"/>
        </w:rPr>
        <w:t>(42)</w:t>
      </w:r>
      <w:r w:rsidR="0064156F">
        <w:rPr>
          <w:lang w:val="en-AU"/>
        </w:rPr>
        <w:fldChar w:fldCharType="end"/>
      </w:r>
      <w:r w:rsidR="00881E1D">
        <w:rPr>
          <w:lang w:val="en-AU"/>
        </w:rPr>
        <w:t xml:space="preserve">. </w:t>
      </w:r>
    </w:p>
    <w:p w14:paraId="1A604D90" w14:textId="77777777" w:rsidR="00881E1D" w:rsidRDefault="00881E1D" w:rsidP="007B4295">
      <w:pPr>
        <w:spacing w:line="480" w:lineRule="auto"/>
      </w:pPr>
    </w:p>
    <w:p w14:paraId="61B1F321" w14:textId="1965F042" w:rsidR="009E46FB" w:rsidRDefault="003D688F" w:rsidP="007B4295">
      <w:pPr>
        <w:spacing w:line="480" w:lineRule="auto"/>
      </w:pPr>
      <w:r>
        <w:t>There have been a number of studies investigating the role of MHC diversity in the spread of DFT1</w:t>
      </w:r>
      <w:r w:rsidR="0064156F">
        <w:t xml:space="preserve"> </w:t>
      </w:r>
      <w:r w:rsidR="0064156F">
        <w:fldChar w:fldCharType="begin">
          <w:fldData xml:space="preserve">PEVuZE5vdGU+PENpdGU+PEF1dGhvcj5TaWRkbGU8L0F1dGhvcj48WWVhcj4yMDA3PC9ZZWFyPjxS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M2OTU1PC9wYWdlcz48dm9sdW1lPjc8L3ZvbHVtZT48bnVt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</w:fldData>
        </w:fldChar>
      </w:r>
      <w:r w:rsidR="00156558">
        <w:instrText xml:space="preserve"> ADDIN EN.CITE </w:instrText>
      </w:r>
      <w:r w:rsidR="00156558">
        <w:fldChar w:fldCharType="begin">
          <w:fldData xml:space="preserve">PEVuZE5vdGU+PENpdGU+PEF1dGhvcj5TaWRkbGU8L0F1dGhvcj48WWVhcj4yMDA3PC9ZZWFyPjxS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M2OTU1PC9wYWdlcz48dm9sdW1lPjc8L3ZvbHVtZT48bnVt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</w:fldData>
        </w:fldChar>
      </w:r>
      <w:r w:rsidR="00156558">
        <w:instrText xml:space="preserve"> ADDIN EN.CITE.DATA </w:instrText>
      </w:r>
      <w:r w:rsidR="00156558">
        <w:fldChar w:fldCharType="end"/>
      </w:r>
      <w:r w:rsidR="0064156F">
        <w:fldChar w:fldCharType="separate"/>
      </w:r>
      <w:r w:rsidR="00156558" w:rsidRPr="00156558">
        <w:rPr>
          <w:noProof/>
          <w:vertAlign w:val="superscript"/>
        </w:rPr>
        <w:t>(37, 41, 43)</w:t>
      </w:r>
      <w:r w:rsidR="0064156F">
        <w:fldChar w:fldCharType="end"/>
      </w:r>
      <w:r w:rsidR="00881E1D">
        <w:t>. Although</w:t>
      </w:r>
      <w:r>
        <w:t xml:space="preserve"> t</w:t>
      </w:r>
      <w:r w:rsidR="00A92F29" w:rsidRPr="00961FB7">
        <w:t>here is no evidence that the MHC genotype of host devils impacts susce</w:t>
      </w:r>
      <w:r>
        <w:t>ptibility or resistance</w:t>
      </w:r>
      <w:r w:rsidR="00881E1D">
        <w:t xml:space="preserve"> to DFT1, the genetic background of the host devil may play a more subtle role in tumour growth rates that is difficult to isolate from other variables in </w:t>
      </w:r>
      <w:r w:rsidR="00881E1D">
        <w:lastRenderedPageBreak/>
        <w:t>a wild population. W</w:t>
      </w:r>
      <w:r w:rsidR="00A92F29" w:rsidRPr="00961FB7">
        <w:t xml:space="preserve">ith the recent discovery of a </w:t>
      </w:r>
      <w:r w:rsidR="00A92F29" w:rsidRPr="00585804">
        <w:t xml:space="preserve">small number of animals that have raised </w:t>
      </w:r>
      <w:r w:rsidR="00881E1D">
        <w:t>antibodies to DFT1 cells</w:t>
      </w:r>
      <w:r w:rsidR="00A92F29" w:rsidRPr="00585804">
        <w:t xml:space="preserve"> </w:t>
      </w:r>
      <w:r w:rsidR="0064156F">
        <w:fldChar w:fldCharType="begin"/>
      </w:r>
      <w:r w:rsidR="00263081">
        <w:instrText xml:space="preserve"> ADDIN EN.CITE &lt;EndNote&gt;&lt;Cite&gt;&lt;Author&gt;Pye&lt;/Author&gt;&lt;Year&gt;2016&lt;/Year&gt;&lt;RecNum&gt;1135&lt;/RecNum&gt;&lt;DisplayText&gt;&lt;style face="superscript"&gt;(22)&lt;/style&gt;&lt;/DisplayText&gt;&lt;record&gt;&lt;rec-number&gt;1135&lt;/rec-number&gt;&lt;foreign-keys&gt;&lt;key app="EN" db-id="2r0tafxs7waf2aedxxj5awe2avdw95szepws" timestamp="1484261307"&gt;1135&lt;/key&gt;&lt;/foreign-keys&gt;&lt;ref-type name="Journal Article"&gt;17&lt;/ref-type&gt;&lt;contributors&gt;&lt;authors&gt;&lt;author&gt;Pye, R.&lt;/author&gt;&lt;author&gt;Hamede, R. &lt;/author&gt;&lt;author&gt;Siddle, H.V. &lt;/author&gt;&lt;author&gt;Caldwell, A. &lt;/author&gt;&lt;author&gt;Knowles, G.W. &lt;/author&gt;&lt;author&gt;Swift, K.  &lt;/author&gt;&lt;author&gt;Kreiss, A.&lt;/author&gt;&lt;author&gt;Jones, M.E. &lt;/author&gt;&lt;author&gt;Lyons, B. &lt;/author&gt;&lt;author&gt;Woods, G.M.&lt;/author&gt;&lt;/authors&gt;&lt;/contributors&gt;&lt;titles&gt;&lt;title&gt;Demonstration of immune responses against devil facial tumour disease in wild Tasmanian devils&lt;/title&gt;&lt;secondary-title&gt;Biology Letters&lt;/secondary-title&gt;&lt;/titles&gt;&lt;periodical&gt;&lt;full-title&gt;Biol Lett&lt;/full-title&gt;&lt;abbr-1&gt;Biology letters&lt;/abbr-1&gt;&lt;/periodical&gt;&lt;edition&gt;18 October 2016&lt;/edition&gt;&lt;dates&gt;&lt;year&gt;2016&lt;/year&gt;&lt;/dates&gt;&lt;urls&gt;&lt;/urls&gt;&lt;electronic-resource-num&gt;10.1098/rsbl.2016.0553&lt;/electronic-resource-num&gt;&lt;/record&gt;&lt;/Cite&gt;&lt;/EndNote&gt;</w:instrText>
      </w:r>
      <w:r w:rsidR="0064156F">
        <w:fldChar w:fldCharType="separate"/>
      </w:r>
      <w:r w:rsidR="00263081" w:rsidRPr="00263081">
        <w:rPr>
          <w:noProof/>
          <w:vertAlign w:val="superscript"/>
        </w:rPr>
        <w:t>(22)</w:t>
      </w:r>
      <w:r w:rsidR="0064156F">
        <w:fldChar w:fldCharType="end"/>
      </w:r>
      <w:r w:rsidR="0064156F">
        <w:t xml:space="preserve"> </w:t>
      </w:r>
      <w:r w:rsidR="00A92F29" w:rsidRPr="00585804">
        <w:t xml:space="preserve">the potential for genetic resistance to the contagious cancer needs to be </w:t>
      </w:r>
      <w:r w:rsidR="00881E1D">
        <w:t>further investigated</w:t>
      </w:r>
      <w:r w:rsidR="00A92F29" w:rsidRPr="00585804">
        <w:t>.</w:t>
      </w:r>
      <w:r w:rsidR="00585804" w:rsidRPr="00585804">
        <w:t xml:space="preserve"> </w:t>
      </w:r>
    </w:p>
    <w:p w14:paraId="2D1120FF" w14:textId="77777777" w:rsidR="008B2454" w:rsidRPr="00585804" w:rsidRDefault="008B2454" w:rsidP="007B4295">
      <w:pPr>
        <w:spacing w:line="480" w:lineRule="auto"/>
        <w:rPr>
          <w:lang w:val="en-AU"/>
        </w:rPr>
      </w:pPr>
    </w:p>
    <w:p w14:paraId="4AD9D1BD" w14:textId="052B94C2" w:rsidR="00DC7718" w:rsidRPr="008B2454" w:rsidRDefault="00DC7718" w:rsidP="007B4295">
      <w:pPr>
        <w:spacing w:line="480" w:lineRule="auto"/>
        <w:rPr>
          <w:i/>
        </w:rPr>
      </w:pPr>
      <w:r w:rsidRPr="00585804">
        <w:rPr>
          <w:i/>
        </w:rPr>
        <w:t>Conclusions</w:t>
      </w:r>
    </w:p>
    <w:p w14:paraId="3DAD34A0" w14:textId="7E4BD36D" w:rsidR="00157E66" w:rsidRPr="00E95A5E" w:rsidRDefault="00F8517D" w:rsidP="007B4295">
      <w:pPr>
        <w:spacing w:line="480" w:lineRule="auto"/>
      </w:pPr>
      <w:r>
        <w:t xml:space="preserve">Contagious cancers can only emerge and spread where certain conditions are met, allowing these cells to avoid the immune response usually targeting foreign cells. </w:t>
      </w:r>
      <w:r w:rsidR="00D17964">
        <w:t>DFT1 and</w:t>
      </w:r>
      <w:r>
        <w:t xml:space="preserve"> CTVT share common features that facilitate their transmission, perhaps the most important being the down regulation of MHC molecules. Although loss of MHC is important for </w:t>
      </w:r>
      <w:r>
        <w:lastRenderedPageBreak/>
        <w:t xml:space="preserve">transmission, both tumours </w:t>
      </w:r>
      <w:r w:rsidR="00EF1EC2">
        <w:t>upregulate MHC molecules in some situations, opening the door for an effective immune response against the tumour. This may have an evolutionary benefit to the tumour, allowing its host to survive for longer and transmit the tumour cells to a new individual</w:t>
      </w:r>
      <w:r w:rsidR="00F37655">
        <w:t>.</w:t>
      </w:r>
      <w:r w:rsidR="00EF1EC2">
        <w:t xml:space="preserve"> </w:t>
      </w:r>
      <w:r w:rsidR="00224B92">
        <w:t>The expression of i</w:t>
      </w:r>
      <w:r w:rsidR="00EF1EC2">
        <w:t>mmunosuppressive cytokines is also important in CTVT growth, but their role seems less crucial in DFT1, perhaps indicating that overcoming MHC barriers is more important</w:t>
      </w:r>
      <w:r w:rsidR="00EE6DFB">
        <w:t xml:space="preserve"> than</w:t>
      </w:r>
      <w:r w:rsidR="00EF1EC2">
        <w:t xml:space="preserve"> general suppression of T cells and NK cells. Given that many single organism tumours also regulate MHC expression,</w:t>
      </w:r>
      <w:r w:rsidR="00EE6DFB">
        <w:t xml:space="preserve"> this alone cannot explain transmissibility and</w:t>
      </w:r>
      <w:r w:rsidR="00EF1EC2">
        <w:t xml:space="preserve"> characteristics of the host species must also be important. </w:t>
      </w:r>
      <w:r w:rsidR="00EF1EC2">
        <w:lastRenderedPageBreak/>
        <w:t xml:space="preserve">There is some evidence that </w:t>
      </w:r>
      <w:r w:rsidR="00E95A5E">
        <w:t>the MHC genotype of host dogs affects CTVT growth and th</w:t>
      </w:r>
      <w:r w:rsidR="00EE6DFB">
        <w:t xml:space="preserve">e emergence </w:t>
      </w:r>
      <w:r w:rsidR="00E95A5E">
        <w:t>of CTVT</w:t>
      </w:r>
      <w:r w:rsidR="00E95A5E" w:rsidRPr="00961FB7">
        <w:t xml:space="preserve"> in </w:t>
      </w:r>
      <w:r w:rsidR="00EE6DFB">
        <w:t>a wild dog</w:t>
      </w:r>
      <w:r w:rsidR="00E95A5E" w:rsidRPr="00961FB7">
        <w:t xml:space="preserve"> or wol</w:t>
      </w:r>
      <w:r w:rsidR="00E95A5E">
        <w:t>f</w:t>
      </w:r>
      <w:r w:rsidR="00E95A5E" w:rsidRPr="00961FB7">
        <w:t xml:space="preserve"> </w:t>
      </w:r>
      <w:r w:rsidR="00E95A5E">
        <w:t xml:space="preserve">may have been due </w:t>
      </w:r>
      <w:r w:rsidR="00E95A5E" w:rsidRPr="00961FB7">
        <w:t xml:space="preserve">to the genetic similarity </w:t>
      </w:r>
      <w:r w:rsidR="00E95A5E">
        <w:t>that is characteristic of animals that live in family packs</w:t>
      </w:r>
      <w:r w:rsidR="00EE6DFB">
        <w:t xml:space="preserve"> </w:t>
      </w:r>
      <w:r w:rsidR="00EE6DFB">
        <w:fldChar w:fldCharType="begin">
          <w:fldData xml:space="preserve">PEVuZE5vdGU+PENpdGU+PEF1dGhvcj5NdXJnaWE8L0F1dGhvcj48WWVhcj4yMDA2PC9ZZWFyPjxS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=
</w:fldData>
        </w:fldChar>
      </w:r>
      <w:r w:rsidR="00DE12AF">
        <w:instrText xml:space="preserve"> ADDIN EN.CITE </w:instrText>
      </w:r>
      <w:r w:rsidR="00DE12AF">
        <w:fldChar w:fldCharType="begin">
          <w:fldData xml:space="preserve">PEVuZE5vdGU+PENpdGU+PEF1dGhvcj5NdXJnaWE8L0F1dGhvcj48WWVhcj4yMDA2PC9ZZWFyPjxS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=
</w:fldData>
        </w:fldChar>
      </w:r>
      <w:r w:rsidR="00DE12AF">
        <w:instrText xml:space="preserve"> ADDIN EN.CITE.DATA </w:instrText>
      </w:r>
      <w:r w:rsidR="00DE12AF">
        <w:fldChar w:fldCharType="end"/>
      </w:r>
      <w:r w:rsidR="00EE6DFB">
        <w:fldChar w:fldCharType="separate"/>
      </w:r>
      <w:r w:rsidR="00DE12AF" w:rsidRPr="00DE12AF">
        <w:rPr>
          <w:noProof/>
          <w:vertAlign w:val="superscript"/>
        </w:rPr>
        <w:t>(1)</w:t>
      </w:r>
      <w:r w:rsidR="00EE6DFB">
        <w:fldChar w:fldCharType="end"/>
      </w:r>
      <w:r w:rsidR="00E95A5E" w:rsidRPr="00961FB7">
        <w:t>.</w:t>
      </w:r>
      <w:r w:rsidR="00E95A5E">
        <w:t xml:space="preserve"> Despite the limited genetic diversity in the Tasmanian devil population there is no evidence that MHC genotype affects </w:t>
      </w:r>
      <w:r w:rsidR="00EE6DFB">
        <w:t>transmission or growth, but</w:t>
      </w:r>
      <w:r w:rsidR="00E95A5E">
        <w:t xml:space="preserve"> this is an area that needs further research. </w:t>
      </w:r>
      <w:r w:rsidR="00E95A5E" w:rsidRPr="003D688F">
        <w:rPr>
          <w:rFonts w:eastAsia="Times New Roman Bold" w:cs="Arial"/>
          <w:color w:val="141215"/>
          <w:u w:color="141215"/>
        </w:rPr>
        <w:t>In addition</w:t>
      </w:r>
      <w:r w:rsidR="00E95A5E">
        <w:rPr>
          <w:rFonts w:eastAsia="Times New Roman Bold" w:cs="Arial"/>
          <w:color w:val="141215"/>
          <w:u w:color="141215"/>
        </w:rPr>
        <w:t xml:space="preserve"> to these immunological and genetic factors</w:t>
      </w:r>
      <w:r w:rsidR="00E95A5E" w:rsidRPr="003D688F">
        <w:rPr>
          <w:rFonts w:eastAsia="Times New Roman Bold" w:cs="Arial"/>
          <w:color w:val="141215"/>
          <w:u w:color="141215"/>
        </w:rPr>
        <w:t>,</w:t>
      </w:r>
      <w:r w:rsidR="00E95A5E" w:rsidRPr="003D688F">
        <w:t xml:space="preserve"> host characteristics such as physiology and behavior may also facilitate cell transmission.</w:t>
      </w:r>
      <w:r w:rsidR="00E95A5E">
        <w:t xml:space="preserve"> In dogs, features of coitus may play a role</w:t>
      </w:r>
      <w:r w:rsidR="00D17964">
        <w:t xml:space="preserve"> and in the Tasmanian devil </w:t>
      </w:r>
      <w:r w:rsidR="00E95A5E">
        <w:t>biting behavior to esta</w:t>
      </w:r>
      <w:r w:rsidR="00D17964">
        <w:t>blish dominance and hierarchy may be</w:t>
      </w:r>
      <w:r w:rsidR="00E95A5E">
        <w:t xml:space="preserve"> key to transmission</w:t>
      </w:r>
      <w:r w:rsidR="00D17964">
        <w:t xml:space="preserve"> </w:t>
      </w:r>
      <w:r w:rsidR="00D17964">
        <w:fldChar w:fldCharType="begin"/>
      </w:r>
      <w:r w:rsidR="00D17964">
        <w:instrText xml:space="preserve"> ADDIN EN.CITE &lt;EndNote&gt;&lt;Cite&gt;&lt;Author&gt;Hamede&lt;/Author&gt;&lt;Year&gt;2013&lt;/Year&gt;&lt;RecNum&gt;1019&lt;/RecNum&gt;&lt;DisplayText&gt;&lt;style face="superscript"&gt;(44)&lt;/style&gt;&lt;/DisplayText&gt;&lt;record&gt;&lt;rec-number&gt;1019&lt;/rec-number&gt;&lt;foreign-keys&gt;&lt;key app="EN" db-id="2r0tafxs7waf2aedxxj5awe2avdw95szepws" timestamp="1389278432"&gt;1019&lt;/key&gt;&lt;/foreign-keys&gt;&lt;ref-type name="Journal Article"&gt;17&lt;/ref-type&gt;&lt;contributors&gt;&lt;authors&gt;&lt;author&gt;Hamede, R. K.&lt;/author&gt;&lt;author&gt;McCallum, H.&lt;/author&gt;&lt;author&gt;Jones, M.&lt;/author&gt;&lt;/authors&gt;&lt;/contributors&gt;&lt;auth-address&gt;School of Zoology, University of Tasmania, Private Bag 5, Hobart, Tas., 7001, Australia. rkhamede@utas.edu.au&lt;/auth-address&gt;&lt;titles&gt;&lt;title&gt;Biting injuries and transmission of Tasmanian devil facial tumour disease&lt;/title&gt;&lt;secondary-title&gt;J Anim Ecol&lt;/secondary-title&gt;&lt;alt-title&gt;The Journal of animal ecology&lt;/alt-title&gt;&lt;/titles&gt;&lt;periodical&gt;&lt;full-title&gt;J Anim Ecol&lt;/full-title&gt;&lt;/periodical&gt;&lt;pages&gt;182-90&lt;/pages&gt;&lt;volume&gt;82&lt;/volume&gt;&lt;number&gt;1&lt;/number&gt;&lt;edition&gt;2012/09/05&lt;/edition&gt;&lt;keywords&gt;&lt;keyword&gt;Aging&lt;/keyword&gt;&lt;keyword&gt;Animals&lt;/keyword&gt;&lt;keyword&gt;*Bites and Stings&lt;/keyword&gt;&lt;keyword&gt;Endangered Species&lt;/keyword&gt;&lt;keyword&gt;Facial Neoplasms/pathology/*veterinary&lt;/keyword&gt;&lt;keyword&gt;Female&lt;/keyword&gt;&lt;keyword&gt;Male&lt;/keyword&gt;&lt;keyword&gt;Marsupialia/*injuries&lt;/keyword&gt;&lt;keyword&gt;Seasons&lt;/keyword&gt;&lt;keyword&gt;Tasmania&lt;/keyword&gt;&lt;keyword&gt;Wounds and Injuries/pathology/*veterinary&lt;/keyword&gt;&lt;/keywords&gt;&lt;dates&gt;&lt;year&gt;2013&lt;/year&gt;&lt;pub-dates&gt;&lt;date&gt;Jan&lt;/date&gt;&lt;/pub-dates&gt;&lt;/dates&gt;&lt;isbn&gt;1365-2656 (Electronic)&amp;#xD;0021-8790 (Linking)&lt;/isbn&gt;&lt;accession-num&gt;22943286&lt;/accession-num&gt;&lt;work-type&gt;Research Support, Non-U.S. Gov&amp;apos;t&lt;/work-type&gt;&lt;urls&gt;&lt;related-urls&gt;&lt;url&gt;http://www.ncbi.nlm.nih.gov/pubmed/22943286&lt;/url&gt;&lt;/related-urls&gt;&lt;/urls&gt;&lt;electronic-resource-num&gt;10.1111/j.1365-2656.2012.02025.x&lt;/electronic-resource-num&gt;&lt;/record&gt;&lt;/Cite&gt;&lt;/EndNote&gt;</w:instrText>
      </w:r>
      <w:r w:rsidR="00D17964">
        <w:fldChar w:fldCharType="separate"/>
      </w:r>
      <w:r w:rsidR="00D17964" w:rsidRPr="00D17964">
        <w:rPr>
          <w:noProof/>
          <w:vertAlign w:val="superscript"/>
        </w:rPr>
        <w:t>(44)</w:t>
      </w:r>
      <w:r w:rsidR="00D17964">
        <w:fldChar w:fldCharType="end"/>
      </w:r>
      <w:r w:rsidR="00E95A5E">
        <w:t>.</w:t>
      </w:r>
      <w:r w:rsidR="00224B92">
        <w:t xml:space="preserve"> </w:t>
      </w:r>
      <w:r w:rsidR="00EE6DFB">
        <w:lastRenderedPageBreak/>
        <w:t>Thus</w:t>
      </w:r>
      <w:r w:rsidR="00157E66">
        <w:t xml:space="preserve">, the emergence of a contagious cancer </w:t>
      </w:r>
      <w:r w:rsidR="009520E9">
        <w:t>most likely requires</w:t>
      </w:r>
      <w:r w:rsidR="00157E66">
        <w:t xml:space="preserve"> features of both the tumour cells and the host and the</w:t>
      </w:r>
      <w:r w:rsidR="00EE6DFB">
        <w:t>ir</w:t>
      </w:r>
      <w:r w:rsidR="00157E66">
        <w:t xml:space="preserve"> success is due to a complex interaction between the host immune system and the</w:t>
      </w:r>
      <w:r w:rsidR="007915B0">
        <w:t xml:space="preserve"> </w:t>
      </w:r>
      <w:r w:rsidR="00157E66">
        <w:t>tumour.</w:t>
      </w:r>
      <w:r w:rsidR="00037CE4">
        <w:t xml:space="preserve"> The populations at risk of these tumours may have reduced genetic diversity, individuals that are regularly immunocompromised and develop tumours that have the ability to modulate MHC expression.</w:t>
      </w:r>
      <w:r w:rsidR="00157E66">
        <w:t xml:space="preserve"> </w:t>
      </w:r>
      <w:r w:rsidR="00224B92">
        <w:t xml:space="preserve">By understanding the mechanisms that </w:t>
      </w:r>
      <w:r w:rsidR="00157E66">
        <w:t>facilitate tumour transmission and immune escape we can shed light on how the histocompatibility system can break down, which has implications for cancer biology and transplantation.</w:t>
      </w:r>
    </w:p>
    <w:p w14:paraId="0E4EF5DF" w14:textId="77777777" w:rsidR="00DB12B0" w:rsidRDefault="00DB12B0" w:rsidP="00CE56D7">
      <w:pPr>
        <w:spacing w:after="120"/>
      </w:pPr>
    </w:p>
    <w:p w14:paraId="45F564CD" w14:textId="51B128DD" w:rsidR="00A57D4F" w:rsidRPr="00D17964" w:rsidRDefault="001F427F" w:rsidP="00CE56D7">
      <w:pPr>
        <w:spacing w:after="120"/>
        <w:rPr>
          <w:i/>
        </w:rPr>
      </w:pPr>
      <w:r w:rsidRPr="00D17964">
        <w:rPr>
          <w:i/>
        </w:rPr>
        <w:lastRenderedPageBreak/>
        <w:t>Acknowledgements</w:t>
      </w:r>
    </w:p>
    <w:p w14:paraId="24399FB8" w14:textId="77777777" w:rsidR="001F427F" w:rsidRPr="002A5ED9" w:rsidRDefault="001F427F" w:rsidP="00CE56D7">
      <w:pPr>
        <w:spacing w:after="120"/>
      </w:pPr>
    </w:p>
    <w:p w14:paraId="058ED9C2" w14:textId="01285BB7" w:rsidR="00FA5DF7" w:rsidRDefault="00FC752E" w:rsidP="00FA5DF7">
      <w:pPr>
        <w:rPr>
          <w:b/>
        </w:rPr>
      </w:pPr>
      <w:r>
        <w:t>The author would like to thank</w:t>
      </w:r>
      <w:r w:rsidR="001102F5" w:rsidRPr="002A5ED9">
        <w:t xml:space="preserve"> the European Feder</w:t>
      </w:r>
      <w:r w:rsidR="00600AD0">
        <w:t xml:space="preserve">ation of Immunogenetics for </w:t>
      </w:r>
      <w:r w:rsidR="002A5ED9" w:rsidRPr="002A5ED9">
        <w:t>the Julia Bodmer Award</w:t>
      </w:r>
      <w:r>
        <w:t xml:space="preserve"> </w:t>
      </w:r>
      <w:r w:rsidR="002A5ED9" w:rsidRPr="002A5ED9">
        <w:t xml:space="preserve">and the opportunity to submit this review. </w:t>
      </w:r>
      <w:r w:rsidR="001102F5" w:rsidRPr="002A5ED9">
        <w:t xml:space="preserve">This work was supported by </w:t>
      </w:r>
      <w:r w:rsidR="002A5ED9">
        <w:t xml:space="preserve">a </w:t>
      </w:r>
      <w:r w:rsidR="002A5ED9" w:rsidRPr="002A5ED9">
        <w:t>Leverhulme T</w:t>
      </w:r>
      <w:r w:rsidR="002A5ED9">
        <w:t>rust p</w:t>
      </w:r>
      <w:r w:rsidR="002A5ED9" w:rsidRPr="002A5ED9">
        <w:t xml:space="preserve">roject grant </w:t>
      </w:r>
      <w:r w:rsidR="002A5ED9">
        <w:t>(</w:t>
      </w:r>
      <w:r w:rsidR="002A5ED9" w:rsidRPr="002A5ED9">
        <w:rPr>
          <w:rFonts w:cs="Consolas"/>
        </w:rPr>
        <w:t>RPG-2015-103</w:t>
      </w:r>
      <w:r w:rsidR="002A5ED9">
        <w:rPr>
          <w:rFonts w:cs="Consolas"/>
        </w:rPr>
        <w:t>)</w:t>
      </w:r>
      <w:r w:rsidR="002A5ED9">
        <w:rPr>
          <w:rFonts w:ascii="Consolas" w:hAnsi="Consolas" w:cs="Consolas"/>
        </w:rPr>
        <w:t>.</w:t>
      </w:r>
    </w:p>
    <w:p w14:paraId="658964DD" w14:textId="77777777" w:rsidR="00FA5DF7" w:rsidRDefault="00FA5DF7" w:rsidP="00FA5DF7">
      <w:pPr>
        <w:rPr>
          <w:b/>
        </w:rPr>
      </w:pPr>
    </w:p>
    <w:p w14:paraId="045320E0" w14:textId="77777777" w:rsidR="00600AD0" w:rsidRDefault="00600AD0" w:rsidP="00FA5DF7">
      <w:pPr>
        <w:rPr>
          <w:b/>
        </w:rPr>
      </w:pPr>
    </w:p>
    <w:p w14:paraId="17819375" w14:textId="5444915C" w:rsidR="00304E5A" w:rsidRPr="007720CD" w:rsidRDefault="007720CD" w:rsidP="00FA5DF7">
      <w:pPr>
        <w:rPr>
          <w:b/>
        </w:rPr>
      </w:pPr>
      <w:r w:rsidRPr="007720CD">
        <w:rPr>
          <w:b/>
        </w:rPr>
        <w:t>References</w:t>
      </w:r>
    </w:p>
    <w:p w14:paraId="62EF6872" w14:textId="77777777" w:rsidR="00FA5DF7" w:rsidRDefault="00FA5DF7" w:rsidP="00D17964">
      <w:pPr>
        <w:pStyle w:val="EndNoteBibliography"/>
      </w:pPr>
    </w:p>
    <w:p w14:paraId="2DDC4309" w14:textId="77777777" w:rsidR="00D17964" w:rsidRPr="00D17964" w:rsidRDefault="00304E5A" w:rsidP="00D17964">
      <w:pPr>
        <w:pStyle w:val="EndNoteBibliography"/>
        <w:rPr>
          <w:noProof/>
        </w:rPr>
      </w:pPr>
      <w:r>
        <w:fldChar w:fldCharType="begin"/>
      </w:r>
      <w:r>
        <w:instrText xml:space="preserve"> ADDIN EN.REFLIST </w:instrText>
      </w:r>
      <w:r>
        <w:fldChar w:fldCharType="separate"/>
      </w:r>
      <w:r w:rsidR="00D17964" w:rsidRPr="00D17964">
        <w:rPr>
          <w:noProof/>
        </w:rPr>
        <w:t>1.</w:t>
      </w:r>
      <w:r w:rsidR="00D17964" w:rsidRPr="00D17964">
        <w:rPr>
          <w:noProof/>
        </w:rPr>
        <w:tab/>
        <w:t>Murgia C, Pritchard JK, Kim SY, Fassati A, Weiss RA. Clonal origin and evolution of a transmissible cancer. Cell  2006: 126(3): 477-87.</w:t>
      </w:r>
    </w:p>
    <w:p w14:paraId="22B55994" w14:textId="77777777" w:rsidR="00D17964" w:rsidRPr="00D17964" w:rsidRDefault="00D17964" w:rsidP="00D17964">
      <w:pPr>
        <w:pStyle w:val="EndNoteBibliography"/>
        <w:rPr>
          <w:noProof/>
        </w:rPr>
      </w:pPr>
      <w:r w:rsidRPr="00D17964">
        <w:rPr>
          <w:noProof/>
        </w:rPr>
        <w:t>2.</w:t>
      </w:r>
      <w:r w:rsidRPr="00D17964">
        <w:rPr>
          <w:noProof/>
        </w:rPr>
        <w:tab/>
        <w:t>Pearse AM, Swift K. Allograft theory: transmission of devil facial-tumour disease. Nature  2006: 439(7076): 549.</w:t>
      </w:r>
    </w:p>
    <w:p w14:paraId="2E063CC9" w14:textId="77777777" w:rsidR="00D17964" w:rsidRPr="00D17964" w:rsidRDefault="00D17964" w:rsidP="00D17964">
      <w:pPr>
        <w:pStyle w:val="EndNoteBibliography"/>
        <w:rPr>
          <w:noProof/>
        </w:rPr>
      </w:pPr>
      <w:r w:rsidRPr="00D17964">
        <w:rPr>
          <w:noProof/>
        </w:rPr>
        <w:t>3.</w:t>
      </w:r>
      <w:r w:rsidRPr="00D17964">
        <w:rPr>
          <w:noProof/>
        </w:rPr>
        <w:tab/>
        <w:t>Pye RJ, Pemberton D, Tovar C, Tubio JM, Dun KA, Fox S, et al. A second transmissible cancer in Tasmanian devils. Proc Natl Acad Sci U S A  2016: 113(2): 374-9.</w:t>
      </w:r>
    </w:p>
    <w:p w14:paraId="2FDCB5F0" w14:textId="77777777" w:rsidR="00D17964" w:rsidRPr="00D17964" w:rsidRDefault="00D17964" w:rsidP="00D17964">
      <w:pPr>
        <w:pStyle w:val="EndNoteBibliography"/>
        <w:rPr>
          <w:noProof/>
        </w:rPr>
      </w:pPr>
      <w:r w:rsidRPr="00D17964">
        <w:rPr>
          <w:noProof/>
        </w:rPr>
        <w:t>4.</w:t>
      </w:r>
      <w:r w:rsidRPr="00D17964">
        <w:rPr>
          <w:noProof/>
        </w:rPr>
        <w:tab/>
        <w:t>Metzger MJ, Reinisch C, Sherry J, Goff SP. Horizontal transmission of clonal cancer cells causes leukemia in soft-shell clams. Cell  2015: 161(2): 255-63.</w:t>
      </w:r>
    </w:p>
    <w:p w14:paraId="4F3A4007" w14:textId="77777777" w:rsidR="00D17964" w:rsidRPr="00D17964" w:rsidRDefault="00D17964" w:rsidP="00D17964">
      <w:pPr>
        <w:pStyle w:val="EndNoteBibliography"/>
        <w:rPr>
          <w:noProof/>
        </w:rPr>
      </w:pPr>
      <w:r w:rsidRPr="00D17964">
        <w:rPr>
          <w:noProof/>
        </w:rPr>
        <w:lastRenderedPageBreak/>
        <w:t>5.</w:t>
      </w:r>
      <w:r w:rsidRPr="00D17964">
        <w:rPr>
          <w:noProof/>
        </w:rPr>
        <w:tab/>
        <w:t>Metzger MJ, Villalba A, Carballal MJ, Iglesias D, Sherry J, Reinisch C, et al. Widespread transmission of independent cancer lineages within multiple bivalve species. Nature  2016: 534(7609): 705-9.</w:t>
      </w:r>
    </w:p>
    <w:p w14:paraId="78BDA770" w14:textId="77777777" w:rsidR="00D17964" w:rsidRPr="00D17964" w:rsidRDefault="00D17964" w:rsidP="00D17964">
      <w:pPr>
        <w:pStyle w:val="EndNoteBibliography"/>
        <w:rPr>
          <w:noProof/>
        </w:rPr>
      </w:pPr>
      <w:r w:rsidRPr="00D17964">
        <w:rPr>
          <w:noProof/>
        </w:rPr>
        <w:t>6.</w:t>
      </w:r>
      <w:r w:rsidRPr="00D17964">
        <w:rPr>
          <w:noProof/>
        </w:rPr>
        <w:tab/>
        <w:t>Rosenberg AS. The T cell populations mediating rejection of MHC class I disparate skin grafts in mice. Transplant immunology  1993: 1(2): 93-9.</w:t>
      </w:r>
    </w:p>
    <w:p w14:paraId="1512103B" w14:textId="77777777" w:rsidR="00D17964" w:rsidRPr="00D17964" w:rsidRDefault="00D17964" w:rsidP="00D17964">
      <w:pPr>
        <w:pStyle w:val="EndNoteBibliography"/>
        <w:rPr>
          <w:noProof/>
        </w:rPr>
      </w:pPr>
      <w:r w:rsidRPr="00D17964">
        <w:rPr>
          <w:noProof/>
        </w:rPr>
        <w:t>7.</w:t>
      </w:r>
      <w:r w:rsidRPr="00D17964">
        <w:rPr>
          <w:noProof/>
        </w:rPr>
        <w:tab/>
        <w:t>Rosenberg AS, Singer A. Cellular basis of skin allograft rejection: an in vivo model of immune-mediated tissue destruction. Annual review of immunology  1992: 10: 333-58.</w:t>
      </w:r>
    </w:p>
    <w:p w14:paraId="7612E797" w14:textId="77777777" w:rsidR="00D17964" w:rsidRPr="00D17964" w:rsidRDefault="00D17964" w:rsidP="00D17964">
      <w:pPr>
        <w:pStyle w:val="EndNoteBibliography"/>
        <w:rPr>
          <w:noProof/>
        </w:rPr>
      </w:pPr>
      <w:r w:rsidRPr="00D17964">
        <w:rPr>
          <w:noProof/>
        </w:rPr>
        <w:t>8.</w:t>
      </w:r>
      <w:r w:rsidRPr="00D17964">
        <w:rPr>
          <w:noProof/>
        </w:rPr>
        <w:tab/>
        <w:t>Scofield VL, Schlumpberger JM, West LA, Weissman IL. Protochordate allorecognition is controlled by a MHC-like gene system. Nature  1982: 295(5849): 499-502.</w:t>
      </w:r>
    </w:p>
    <w:p w14:paraId="6C22B8C2" w14:textId="77777777" w:rsidR="00D17964" w:rsidRPr="00D17964" w:rsidRDefault="00D17964" w:rsidP="00D17964">
      <w:pPr>
        <w:pStyle w:val="EndNoteBibliography"/>
        <w:rPr>
          <w:noProof/>
        </w:rPr>
      </w:pPr>
      <w:r w:rsidRPr="00D17964">
        <w:rPr>
          <w:noProof/>
        </w:rPr>
        <w:t>9.</w:t>
      </w:r>
      <w:r w:rsidRPr="00D17964">
        <w:rPr>
          <w:noProof/>
        </w:rPr>
        <w:tab/>
        <w:t>Voskoboynik A, Newman AM, Corey DM, Sahoo D, Pushkarev D, Neff NF, et al. Identification of a colonial chordate histocompatibility gene. Science  2013: 341(6144): 384-7.</w:t>
      </w:r>
    </w:p>
    <w:p w14:paraId="628DE692" w14:textId="77777777" w:rsidR="00D17964" w:rsidRPr="00D17964" w:rsidRDefault="00D17964" w:rsidP="00D17964">
      <w:pPr>
        <w:pStyle w:val="EndNoteBibliography"/>
        <w:rPr>
          <w:noProof/>
        </w:rPr>
      </w:pPr>
      <w:r w:rsidRPr="00D17964">
        <w:rPr>
          <w:noProof/>
        </w:rPr>
        <w:t>10.</w:t>
      </w:r>
      <w:r w:rsidRPr="00D17964">
        <w:rPr>
          <w:noProof/>
        </w:rPr>
        <w:tab/>
        <w:t>Murchison EP, Wedge DC, Alexandrov LB, Fu B, Martincorena I, Ning Z, et al. Transmissible dog cancer genome reveals the origin and history of an ancient cell lineage. Science  2014: 343(6169): 437-40.</w:t>
      </w:r>
    </w:p>
    <w:p w14:paraId="4F5123C2" w14:textId="77777777" w:rsidR="00D17964" w:rsidRPr="00D17964" w:rsidRDefault="00D17964" w:rsidP="00D17964">
      <w:pPr>
        <w:pStyle w:val="EndNoteBibliography"/>
        <w:rPr>
          <w:noProof/>
        </w:rPr>
      </w:pPr>
      <w:r w:rsidRPr="00D17964">
        <w:rPr>
          <w:noProof/>
        </w:rPr>
        <w:t>11.</w:t>
      </w:r>
      <w:r w:rsidRPr="00D17964">
        <w:rPr>
          <w:noProof/>
        </w:rPr>
        <w:tab/>
        <w:t xml:space="preserve">Mozos E, Mendez A, Gomez-Villamandos JC, Martin De Las Mulas J, Perez J. Immunohistochemical characterization of </w:t>
      </w:r>
      <w:r w:rsidRPr="00D17964">
        <w:rPr>
          <w:noProof/>
        </w:rPr>
        <w:lastRenderedPageBreak/>
        <w:t>canine transmissible venereal tumor. Veterinary pathology  1996: 33(3): 257-63.</w:t>
      </w:r>
    </w:p>
    <w:p w14:paraId="7FFDA888" w14:textId="77777777" w:rsidR="00D17964" w:rsidRPr="00D17964" w:rsidRDefault="00D17964" w:rsidP="00D17964">
      <w:pPr>
        <w:pStyle w:val="EndNoteBibliography"/>
        <w:rPr>
          <w:noProof/>
        </w:rPr>
      </w:pPr>
      <w:r w:rsidRPr="00D17964">
        <w:rPr>
          <w:noProof/>
        </w:rPr>
        <w:t>12.</w:t>
      </w:r>
      <w:r w:rsidRPr="00D17964">
        <w:rPr>
          <w:noProof/>
        </w:rPr>
        <w:tab/>
        <w:t>Marchal T, Chabanne L, Kaplanski C, Rigal D, Magnol JP. Immunophenotype of the canine transmissible venereal tumour. Vet Immunol Immunopathol  1997: 57(1-2): 1-11.</w:t>
      </w:r>
    </w:p>
    <w:p w14:paraId="5124DF10" w14:textId="77777777" w:rsidR="00D17964" w:rsidRPr="00D17964" w:rsidRDefault="00D17964" w:rsidP="00D17964">
      <w:pPr>
        <w:pStyle w:val="EndNoteBibliography"/>
        <w:rPr>
          <w:noProof/>
        </w:rPr>
      </w:pPr>
      <w:r w:rsidRPr="00D17964">
        <w:rPr>
          <w:noProof/>
        </w:rPr>
        <w:t>13.</w:t>
      </w:r>
      <w:r w:rsidRPr="00D17964">
        <w:rPr>
          <w:noProof/>
        </w:rPr>
        <w:tab/>
        <w:t>Karlson AG, Mann FC. The transmissible venereal tumor of dogs: observations on forty generations of experimental transfers. Annals of the New York Academy of Sciences  1952: 54(6): 1197-213.</w:t>
      </w:r>
    </w:p>
    <w:p w14:paraId="1CACE67B" w14:textId="77777777" w:rsidR="00D17964" w:rsidRPr="00D17964" w:rsidRDefault="00D17964" w:rsidP="00D17964">
      <w:pPr>
        <w:pStyle w:val="EndNoteBibliography"/>
        <w:rPr>
          <w:noProof/>
        </w:rPr>
      </w:pPr>
      <w:r w:rsidRPr="00D17964">
        <w:rPr>
          <w:noProof/>
        </w:rPr>
        <w:t>14.</w:t>
      </w:r>
      <w:r w:rsidRPr="00D17964">
        <w:rPr>
          <w:noProof/>
        </w:rPr>
        <w:tab/>
        <w:t>Strakova A, Ni Leathlobhair M, Wang GD, Yin TT, Airikkala-Otter I, Allen JL, et al. Mitochondrial genetic diversity, selection and recombination in a canine transmissible cancer. Elife  2016: 5.</w:t>
      </w:r>
    </w:p>
    <w:p w14:paraId="394B180C" w14:textId="77777777" w:rsidR="00D17964" w:rsidRPr="00D17964" w:rsidRDefault="00D17964" w:rsidP="00D17964">
      <w:pPr>
        <w:pStyle w:val="EndNoteBibliography"/>
        <w:rPr>
          <w:noProof/>
        </w:rPr>
      </w:pPr>
      <w:r w:rsidRPr="00D17964">
        <w:rPr>
          <w:noProof/>
        </w:rPr>
        <w:t>15.</w:t>
      </w:r>
      <w:r w:rsidRPr="00D17964">
        <w:rPr>
          <w:noProof/>
        </w:rPr>
        <w:tab/>
        <w:t>Mizuno S, Fujinaga T, Tajima M, Otomo K, Koike T. Role of lymphocytes in dogs experimentally re-challenged with canine transmissible sarcoma. Nihon juigaku zasshi The Japanese journal of veterinary science  1989: 51(1): 86-95.</w:t>
      </w:r>
    </w:p>
    <w:p w14:paraId="7B01D61B" w14:textId="77777777" w:rsidR="00D17964" w:rsidRPr="00D17964" w:rsidRDefault="00D17964" w:rsidP="00D17964">
      <w:pPr>
        <w:pStyle w:val="EndNoteBibliography"/>
        <w:rPr>
          <w:noProof/>
        </w:rPr>
      </w:pPr>
      <w:r w:rsidRPr="00D17964">
        <w:rPr>
          <w:noProof/>
        </w:rPr>
        <w:t>16.</w:t>
      </w:r>
      <w:r w:rsidRPr="00D17964">
        <w:rPr>
          <w:noProof/>
        </w:rPr>
        <w:tab/>
        <w:t>Trail PA, Yang TJ. Canine transmissible venereal sarcoma: quantitation of T-lymphocyte subpopulations during progressive growth and spontaneous tumor regression. J Natl Cancer Inst  1985: 74(2): 461-7.</w:t>
      </w:r>
    </w:p>
    <w:p w14:paraId="100B7723" w14:textId="77777777" w:rsidR="00D17964" w:rsidRPr="00D17964" w:rsidRDefault="00D17964" w:rsidP="00D17964">
      <w:pPr>
        <w:pStyle w:val="EndNoteBibliography"/>
        <w:rPr>
          <w:noProof/>
        </w:rPr>
      </w:pPr>
      <w:r w:rsidRPr="00D17964">
        <w:rPr>
          <w:noProof/>
        </w:rPr>
        <w:t>17.</w:t>
      </w:r>
      <w:r w:rsidRPr="00D17964">
        <w:rPr>
          <w:noProof/>
        </w:rPr>
        <w:tab/>
        <w:t xml:space="preserve">Chandler JP, Yang TJ. Canine transmissible venereal sarcoma: distribution of T and B lymphocytes in blood, </w:t>
      </w:r>
      <w:r w:rsidRPr="00D17964">
        <w:rPr>
          <w:noProof/>
        </w:rPr>
        <w:lastRenderedPageBreak/>
        <w:t>draining lymph nodes and tumours at different stages of growth. Br J Cancer  1981: 44(4): 514-21.</w:t>
      </w:r>
    </w:p>
    <w:p w14:paraId="4CF1BFDB" w14:textId="77777777" w:rsidR="00D17964" w:rsidRPr="00D17964" w:rsidRDefault="00D17964" w:rsidP="00D17964">
      <w:pPr>
        <w:pStyle w:val="EndNoteBibliography"/>
        <w:rPr>
          <w:noProof/>
        </w:rPr>
      </w:pPr>
      <w:r w:rsidRPr="00D17964">
        <w:rPr>
          <w:noProof/>
        </w:rPr>
        <w:t>18.</w:t>
      </w:r>
      <w:r w:rsidRPr="00D17964">
        <w:rPr>
          <w:noProof/>
        </w:rPr>
        <w:tab/>
        <w:t>Epstein RB, Bennett BT. Histocompatibility typing and course of canine venereal tumors transplanted into unmodified random dogs. Cancer Res  1974: 34(4): 788-93.</w:t>
      </w:r>
    </w:p>
    <w:p w14:paraId="062D246E" w14:textId="77777777" w:rsidR="00D17964" w:rsidRPr="00D17964" w:rsidRDefault="00D17964" w:rsidP="00D17964">
      <w:pPr>
        <w:pStyle w:val="EndNoteBibliography"/>
        <w:rPr>
          <w:noProof/>
        </w:rPr>
      </w:pPr>
      <w:r w:rsidRPr="00D17964">
        <w:rPr>
          <w:noProof/>
        </w:rPr>
        <w:t>19.</w:t>
      </w:r>
      <w:r w:rsidRPr="00D17964">
        <w:rPr>
          <w:noProof/>
        </w:rPr>
        <w:tab/>
        <w:t>Cohen D. The canine transmissible venereal tumor: a unique result of tumor progression. Adv Cancer Res  1985: 43: 75-112.</w:t>
      </w:r>
    </w:p>
    <w:p w14:paraId="53D3848E" w14:textId="77777777" w:rsidR="00D17964" w:rsidRPr="00D17964" w:rsidRDefault="00D17964" w:rsidP="00D17964">
      <w:pPr>
        <w:pStyle w:val="EndNoteBibliography"/>
        <w:rPr>
          <w:noProof/>
        </w:rPr>
      </w:pPr>
      <w:r w:rsidRPr="00D17964">
        <w:rPr>
          <w:noProof/>
        </w:rPr>
        <w:t>20.</w:t>
      </w:r>
      <w:r w:rsidRPr="00D17964">
        <w:rPr>
          <w:noProof/>
        </w:rPr>
        <w:tab/>
        <w:t>Hamede R, Lachish S, Belov K, Woods G, Kreiss A, Pearse AM, et al. Reduced effect of Tasmanian devil facial tumor disease at the disease front. Conserv Biol  2012: 26(1): 124-34.</w:t>
      </w:r>
    </w:p>
    <w:p w14:paraId="0DABB6BF" w14:textId="77777777" w:rsidR="00D17964" w:rsidRPr="00D17964" w:rsidRDefault="00D17964" w:rsidP="00D17964">
      <w:pPr>
        <w:pStyle w:val="EndNoteBibliography"/>
        <w:rPr>
          <w:noProof/>
        </w:rPr>
      </w:pPr>
      <w:r w:rsidRPr="00D17964">
        <w:rPr>
          <w:noProof/>
        </w:rPr>
        <w:t>21.</w:t>
      </w:r>
      <w:r w:rsidRPr="00D17964">
        <w:rPr>
          <w:noProof/>
        </w:rPr>
        <w:tab/>
        <w:t>Lachish S, McCallum H, Jones M. Demography, disease and the devil: life-history changes in a disease-affected population of Tasmanian devils (Sarcophilus harrisii). J Anim Ecol  2009: 78(2): 427-36.</w:t>
      </w:r>
    </w:p>
    <w:p w14:paraId="325EDF13" w14:textId="77777777" w:rsidR="00D17964" w:rsidRPr="00D17964" w:rsidRDefault="00D17964" w:rsidP="00D17964">
      <w:pPr>
        <w:pStyle w:val="EndNoteBibliography"/>
        <w:rPr>
          <w:noProof/>
        </w:rPr>
      </w:pPr>
      <w:r w:rsidRPr="00D17964">
        <w:rPr>
          <w:noProof/>
        </w:rPr>
        <w:t>22.</w:t>
      </w:r>
      <w:r w:rsidRPr="00D17964">
        <w:rPr>
          <w:noProof/>
        </w:rPr>
        <w:tab/>
        <w:t>Pye R, Hamede R, Siddle HV, Caldwell A, Knowles GW, Swift K, et al. Demonstration of immune responses against devil facial tumour disease in wild Tasmanian devils. Biology letters  2016.</w:t>
      </w:r>
    </w:p>
    <w:p w14:paraId="4A6BB284" w14:textId="77777777" w:rsidR="00D17964" w:rsidRPr="00D17964" w:rsidRDefault="00D17964" w:rsidP="00D17964">
      <w:pPr>
        <w:pStyle w:val="EndNoteBibliography"/>
        <w:rPr>
          <w:noProof/>
        </w:rPr>
      </w:pPr>
      <w:r w:rsidRPr="00D17964">
        <w:rPr>
          <w:noProof/>
        </w:rPr>
        <w:t>23.</w:t>
      </w:r>
      <w:r w:rsidRPr="00D17964">
        <w:rPr>
          <w:noProof/>
        </w:rPr>
        <w:tab/>
        <w:t xml:space="preserve">Murchison EP, Tovar C, Hsu A, Bender HS, Kheradpour P, Rebbeck CA, et al. The Tasmanian devil transcriptome reveals </w:t>
      </w:r>
      <w:r w:rsidRPr="00D17964">
        <w:rPr>
          <w:noProof/>
        </w:rPr>
        <w:lastRenderedPageBreak/>
        <w:t>Schwann cell origins of a clonally transmissible cancer. Science  2010: 327(5961): 84-7.</w:t>
      </w:r>
    </w:p>
    <w:p w14:paraId="10347645" w14:textId="77777777" w:rsidR="00D17964" w:rsidRPr="00D17964" w:rsidRDefault="00D17964" w:rsidP="00D17964">
      <w:pPr>
        <w:pStyle w:val="EndNoteBibliography"/>
        <w:rPr>
          <w:noProof/>
        </w:rPr>
      </w:pPr>
      <w:r w:rsidRPr="00D17964">
        <w:rPr>
          <w:noProof/>
        </w:rPr>
        <w:t>24.</w:t>
      </w:r>
      <w:r w:rsidRPr="00D17964">
        <w:rPr>
          <w:noProof/>
        </w:rPr>
        <w:tab/>
        <w:t>Greaves M, Maley CC. Clonal evolution in cancer. Nature  2012: 481(7381): 306-13.</w:t>
      </w:r>
    </w:p>
    <w:p w14:paraId="29B50A49" w14:textId="77777777" w:rsidR="00D17964" w:rsidRPr="00D17964" w:rsidRDefault="00D17964" w:rsidP="00D17964">
      <w:pPr>
        <w:pStyle w:val="EndNoteBibliography"/>
        <w:rPr>
          <w:noProof/>
        </w:rPr>
      </w:pPr>
      <w:r w:rsidRPr="00D17964">
        <w:rPr>
          <w:noProof/>
        </w:rPr>
        <w:t>25.</w:t>
      </w:r>
      <w:r w:rsidRPr="00D17964">
        <w:rPr>
          <w:noProof/>
        </w:rPr>
        <w:tab/>
        <w:t>Dunn GP, Bruce AT, Ikeda H, Old LJ, Schreiber RD. Cancer immunoediting: from immunosurveillance to tumor escape. Nat Immunol  2002: 3(11): 991-8.</w:t>
      </w:r>
    </w:p>
    <w:p w14:paraId="539BCCA2" w14:textId="77777777" w:rsidR="00D17964" w:rsidRPr="00D17964" w:rsidRDefault="00D17964" w:rsidP="00D17964">
      <w:pPr>
        <w:pStyle w:val="EndNoteBibliography"/>
        <w:rPr>
          <w:noProof/>
        </w:rPr>
      </w:pPr>
      <w:r w:rsidRPr="00D17964">
        <w:rPr>
          <w:noProof/>
        </w:rPr>
        <w:t>26.</w:t>
      </w:r>
      <w:r w:rsidRPr="00D17964">
        <w:rPr>
          <w:noProof/>
        </w:rPr>
        <w:tab/>
        <w:t>Focosi D, De Donno M, Barbuti S, Davini S, Fornaciari S, Curcio M, et al. Cancer transmissibility across HLA barriers between immunocompetent individuals: rare but not impossible. Hum Immunol  2011: 72(1): 1-4.</w:t>
      </w:r>
    </w:p>
    <w:p w14:paraId="0E817F0C" w14:textId="77777777" w:rsidR="00D17964" w:rsidRPr="00D17964" w:rsidRDefault="00D17964" w:rsidP="00D17964">
      <w:pPr>
        <w:pStyle w:val="EndNoteBibliography"/>
        <w:rPr>
          <w:noProof/>
        </w:rPr>
      </w:pPr>
      <w:r w:rsidRPr="00D17964">
        <w:rPr>
          <w:noProof/>
        </w:rPr>
        <w:t>27.</w:t>
      </w:r>
      <w:r w:rsidRPr="00D17964">
        <w:rPr>
          <w:noProof/>
        </w:rPr>
        <w:tab/>
        <w:t>Siddle HV, Kreiss A, Tovar C, Yuen CK, Cheng Y, Belov K, et al. Reversible epigenetic down-regulation of MHC molecules by devil facial tumour disease illustrates immune escape by a contagious cancer. Proc Natl Acad Sci U S A  2013: 110(13): 5103-8.</w:t>
      </w:r>
    </w:p>
    <w:p w14:paraId="6647CEC9" w14:textId="77777777" w:rsidR="00D17964" w:rsidRPr="00D17964" w:rsidRDefault="00D17964" w:rsidP="00D17964">
      <w:pPr>
        <w:pStyle w:val="EndNoteBibliography"/>
        <w:rPr>
          <w:noProof/>
        </w:rPr>
      </w:pPr>
      <w:r w:rsidRPr="00D17964">
        <w:rPr>
          <w:noProof/>
        </w:rPr>
        <w:t>28.</w:t>
      </w:r>
      <w:r w:rsidRPr="00D17964">
        <w:rPr>
          <w:noProof/>
        </w:rPr>
        <w:tab/>
        <w:t>Hsiao YW, Liao KW, Hung SW, Chu RM. Effect of tumor infiltrating lymphocytes on the expression of MHC molecules in canine transmissible venereal tumor cells. Vet Immunol Immunopathol  2002: 87(1-2): 19-27.</w:t>
      </w:r>
    </w:p>
    <w:p w14:paraId="2E592008" w14:textId="77777777" w:rsidR="00D17964" w:rsidRPr="00D17964" w:rsidRDefault="00D17964" w:rsidP="00D17964">
      <w:pPr>
        <w:pStyle w:val="EndNoteBibliography"/>
        <w:rPr>
          <w:noProof/>
        </w:rPr>
      </w:pPr>
      <w:r w:rsidRPr="00D17964">
        <w:rPr>
          <w:noProof/>
        </w:rPr>
        <w:t>29.</w:t>
      </w:r>
      <w:r w:rsidRPr="00D17964">
        <w:rPr>
          <w:noProof/>
        </w:rPr>
        <w:tab/>
        <w:t xml:space="preserve">Hsiao YW, Liao KW, Chung TF, Liu CH, Hsu CD, Chu RM. Interactions of host IL-6 and IFN-gamma and cancer-derived TGF-beta1 on MHC molecule expression during tumor </w:t>
      </w:r>
      <w:r w:rsidRPr="00D17964">
        <w:rPr>
          <w:noProof/>
        </w:rPr>
        <w:lastRenderedPageBreak/>
        <w:t>spontaneous regression. Cancer Immunol Immunother  2008: 57(7): 1091-104.</w:t>
      </w:r>
    </w:p>
    <w:p w14:paraId="4F6BA2CF" w14:textId="77777777" w:rsidR="00D17964" w:rsidRPr="00D17964" w:rsidRDefault="00D17964" w:rsidP="00D17964">
      <w:pPr>
        <w:pStyle w:val="EndNoteBibliography"/>
        <w:rPr>
          <w:noProof/>
        </w:rPr>
      </w:pPr>
      <w:r w:rsidRPr="00D17964">
        <w:rPr>
          <w:noProof/>
        </w:rPr>
        <w:t>30.</w:t>
      </w:r>
      <w:r w:rsidRPr="00D17964">
        <w:rPr>
          <w:noProof/>
        </w:rPr>
        <w:tab/>
        <w:t>Hsiao YW, Liao KW, Hung SW, Chu RM. Tumor-infiltrating lymphocyte secretion of IL-6 antagonizes tumor-derived TGF-beta 1 and restores the lymphokine-activated killing activity. J Immunol  2004: 172(3): 1508-14.</w:t>
      </w:r>
    </w:p>
    <w:p w14:paraId="4F436FBF" w14:textId="77777777" w:rsidR="00D17964" w:rsidRPr="00D17964" w:rsidRDefault="00D17964" w:rsidP="00D17964">
      <w:pPr>
        <w:pStyle w:val="EndNoteBibliography"/>
        <w:rPr>
          <w:noProof/>
        </w:rPr>
      </w:pPr>
      <w:r w:rsidRPr="00D17964">
        <w:rPr>
          <w:noProof/>
        </w:rPr>
        <w:t>31.</w:t>
      </w:r>
      <w:r w:rsidRPr="00D17964">
        <w:rPr>
          <w:noProof/>
        </w:rPr>
        <w:tab/>
        <w:t>Seliger B, Cabrera T, Garrido F, Ferrone S. HLA class I antigen abnormalities and immune escape by malignant cells. Semin Cancer Biol  2002: 12(1): 3-13.</w:t>
      </w:r>
    </w:p>
    <w:p w14:paraId="790FA713" w14:textId="77777777" w:rsidR="00D17964" w:rsidRPr="00D17964" w:rsidRDefault="00D17964" w:rsidP="00D17964">
      <w:pPr>
        <w:pStyle w:val="EndNoteBibliography"/>
        <w:rPr>
          <w:noProof/>
        </w:rPr>
      </w:pPr>
      <w:r w:rsidRPr="00D17964">
        <w:rPr>
          <w:noProof/>
        </w:rPr>
        <w:t>32.</w:t>
      </w:r>
      <w:r w:rsidRPr="00D17964">
        <w:rPr>
          <w:noProof/>
        </w:rPr>
        <w:tab/>
        <w:t>Campoli M, Ferrone S. HLA antigen changes in malignant cells: epigenetic mechanisms and biologic significance. Oncogene  2008: 27(45): 5869-85.</w:t>
      </w:r>
    </w:p>
    <w:p w14:paraId="47225493" w14:textId="77777777" w:rsidR="00D17964" w:rsidRPr="00D17964" w:rsidRDefault="00D17964" w:rsidP="00D17964">
      <w:pPr>
        <w:pStyle w:val="EndNoteBibliography"/>
        <w:rPr>
          <w:noProof/>
        </w:rPr>
      </w:pPr>
      <w:r w:rsidRPr="00D17964">
        <w:rPr>
          <w:noProof/>
        </w:rPr>
        <w:t>33.</w:t>
      </w:r>
      <w:r w:rsidRPr="00D17964">
        <w:rPr>
          <w:noProof/>
        </w:rPr>
        <w:tab/>
        <w:t>Morris K, Belov K. Does the devil facial tumour produce immunosuppressive cytokines as an immune evasion strategy? Vet Immunol Immunopathol  2013: 153(1-2): 159-64.</w:t>
      </w:r>
    </w:p>
    <w:p w14:paraId="042535EC" w14:textId="77777777" w:rsidR="00D17964" w:rsidRPr="00D17964" w:rsidRDefault="00D17964" w:rsidP="00D17964">
      <w:pPr>
        <w:pStyle w:val="EndNoteBibliography"/>
        <w:rPr>
          <w:noProof/>
        </w:rPr>
      </w:pPr>
      <w:r w:rsidRPr="00D17964">
        <w:rPr>
          <w:noProof/>
        </w:rPr>
        <w:t>34.</w:t>
      </w:r>
      <w:r w:rsidRPr="00D17964">
        <w:rPr>
          <w:noProof/>
        </w:rPr>
        <w:tab/>
        <w:t>Cohen D. The biological behaviour of the transmissible venereal tumour in immunosuppressed dogs. Eur J Cancer  1973: 9(4): 253-8.</w:t>
      </w:r>
    </w:p>
    <w:p w14:paraId="38BD56BC" w14:textId="77777777" w:rsidR="00D17964" w:rsidRPr="00D17964" w:rsidRDefault="00D17964" w:rsidP="00D17964">
      <w:pPr>
        <w:pStyle w:val="EndNoteBibliography"/>
        <w:rPr>
          <w:noProof/>
        </w:rPr>
      </w:pPr>
      <w:r w:rsidRPr="00D17964">
        <w:rPr>
          <w:noProof/>
        </w:rPr>
        <w:t>35.</w:t>
      </w:r>
      <w:r w:rsidRPr="00D17964">
        <w:rPr>
          <w:noProof/>
        </w:rPr>
        <w:tab/>
        <w:t>Kreiss A, Cheng Y, Kimble F, Wells B, Donovan S, Belov K, et al. Allorecognition in the Tasmanian devil (Sarcophilus harrisii), an endangered marsupial species with limited genetic diversity. PLoS One  2011: 6(7): e22402.</w:t>
      </w:r>
    </w:p>
    <w:p w14:paraId="12CB33A7" w14:textId="77777777" w:rsidR="00D17964" w:rsidRPr="00D17964" w:rsidRDefault="00D17964" w:rsidP="00D17964">
      <w:pPr>
        <w:pStyle w:val="EndNoteBibliography"/>
        <w:rPr>
          <w:noProof/>
        </w:rPr>
      </w:pPr>
      <w:r w:rsidRPr="00D17964">
        <w:rPr>
          <w:noProof/>
        </w:rPr>
        <w:lastRenderedPageBreak/>
        <w:t>36.</w:t>
      </w:r>
      <w:r w:rsidRPr="00D17964">
        <w:rPr>
          <w:noProof/>
        </w:rPr>
        <w:tab/>
        <w:t>Kreiss A, Fox N, Bergfeld J, Quinn SJ, Pyecroft S, Woods GM. Assessment of cellular immune responses of healthy and diseased Tasmanian devils (Sarcophilus harrisii). Dev Comp Immunol  2008: 32(5): 544-53.</w:t>
      </w:r>
    </w:p>
    <w:p w14:paraId="4F9C405F" w14:textId="77777777" w:rsidR="00D17964" w:rsidRPr="00D17964" w:rsidRDefault="00D17964" w:rsidP="00D17964">
      <w:pPr>
        <w:pStyle w:val="EndNoteBibliography"/>
        <w:rPr>
          <w:noProof/>
        </w:rPr>
      </w:pPr>
      <w:r w:rsidRPr="00D17964">
        <w:rPr>
          <w:noProof/>
        </w:rPr>
        <w:t>37.</w:t>
      </w:r>
      <w:r w:rsidRPr="00D17964">
        <w:rPr>
          <w:noProof/>
        </w:rPr>
        <w:tab/>
        <w:t>Siddle HV, Kreiss A, Eldridge MD, Noonan E, Clarke CJ, Pyecroft S, et al. Transmission of a fatal clonal tumor by biting occurs due to depleted MHC diversity in a threatened carnivorous marsupial. Proc Natl Acad Sci U S A  2007: 104(41): 16221-6.</w:t>
      </w:r>
    </w:p>
    <w:p w14:paraId="51144CAE" w14:textId="77777777" w:rsidR="00D17964" w:rsidRPr="00D17964" w:rsidRDefault="00D17964" w:rsidP="00D17964">
      <w:pPr>
        <w:pStyle w:val="EndNoteBibliography"/>
        <w:rPr>
          <w:noProof/>
        </w:rPr>
      </w:pPr>
      <w:r w:rsidRPr="00D17964">
        <w:rPr>
          <w:noProof/>
        </w:rPr>
        <w:t>38.</w:t>
      </w:r>
      <w:r w:rsidRPr="00D17964">
        <w:rPr>
          <w:noProof/>
        </w:rPr>
        <w:tab/>
        <w:t>Jones M, Oakwood M, Belcher C, Morris K, Murray A, Woolley P, et al. Carnivore Concerns: problems, issues, and solutions for conserving Australia's marsupial carnivores. Jones M, Dickman C, Archer M, editors. Melbourne, Australia: CSIRO Publishing; 2003. pp. 422-34 p.</w:t>
      </w:r>
    </w:p>
    <w:p w14:paraId="47A329BF" w14:textId="77777777" w:rsidR="00D17964" w:rsidRPr="00D17964" w:rsidRDefault="00D17964" w:rsidP="00D17964">
      <w:pPr>
        <w:pStyle w:val="EndNoteBibliography"/>
        <w:rPr>
          <w:noProof/>
        </w:rPr>
      </w:pPr>
      <w:r w:rsidRPr="00D17964">
        <w:rPr>
          <w:noProof/>
        </w:rPr>
        <w:t>39.</w:t>
      </w:r>
      <w:r w:rsidRPr="00D17964">
        <w:rPr>
          <w:noProof/>
        </w:rPr>
        <w:tab/>
        <w:t>Cheng Y, Sanderson C, Jones M, Belov K. Low MHC class II diversity in the Tasmanian devil (Sarcophilus harrisii). Immunogenetics  2012: 64(7): 525-33.</w:t>
      </w:r>
    </w:p>
    <w:p w14:paraId="1AE9B8A7" w14:textId="77777777" w:rsidR="00D17964" w:rsidRPr="00D17964" w:rsidRDefault="00D17964" w:rsidP="00D17964">
      <w:pPr>
        <w:pStyle w:val="EndNoteBibliography"/>
        <w:rPr>
          <w:noProof/>
        </w:rPr>
      </w:pPr>
      <w:r w:rsidRPr="00D17964">
        <w:rPr>
          <w:noProof/>
        </w:rPr>
        <w:t>40.</w:t>
      </w:r>
      <w:r w:rsidRPr="00D17964">
        <w:rPr>
          <w:noProof/>
        </w:rPr>
        <w:tab/>
        <w:t>Jones ME, Paetkau D, Geffen E, Moritz C. Genetic diversity and population structure of Tasmanian devils, the largest marsupial carnivore. Molecular ecology  2004: 13(8): 2197-209.</w:t>
      </w:r>
    </w:p>
    <w:p w14:paraId="09FB4D40" w14:textId="77777777" w:rsidR="00D17964" w:rsidRPr="00D17964" w:rsidRDefault="00D17964" w:rsidP="00D17964">
      <w:pPr>
        <w:pStyle w:val="EndNoteBibliography"/>
        <w:rPr>
          <w:noProof/>
        </w:rPr>
      </w:pPr>
      <w:r w:rsidRPr="00D17964">
        <w:rPr>
          <w:noProof/>
        </w:rPr>
        <w:lastRenderedPageBreak/>
        <w:t>41.</w:t>
      </w:r>
      <w:r w:rsidRPr="00D17964">
        <w:rPr>
          <w:noProof/>
        </w:rPr>
        <w:tab/>
        <w:t>Lane A, Cheng Y, Wright B, Hamede R, Levan L, Jones M, et al. New insights into the role of MHC diversity in devil facial tumour disease. PLoS One  2012: 7(6): e36955.</w:t>
      </w:r>
    </w:p>
    <w:p w14:paraId="124DC3B5" w14:textId="77777777" w:rsidR="00D17964" w:rsidRPr="00D17964" w:rsidRDefault="00D17964" w:rsidP="00D17964">
      <w:pPr>
        <w:pStyle w:val="EndNoteBibliography"/>
        <w:rPr>
          <w:noProof/>
        </w:rPr>
      </w:pPr>
      <w:r w:rsidRPr="00D17964">
        <w:rPr>
          <w:noProof/>
        </w:rPr>
        <w:t>42.</w:t>
      </w:r>
      <w:r w:rsidRPr="00D17964">
        <w:rPr>
          <w:noProof/>
        </w:rPr>
        <w:tab/>
        <w:t>Cheng Y, Stuart A, Morris K, Taylor R, Siddle H, Deakin J, et al. Antigen-presenting genes and genomic copy number variations in the Tasmanian devil MHC. BMC Genomics  2012: 13: 87.</w:t>
      </w:r>
    </w:p>
    <w:p w14:paraId="7475AE0F" w14:textId="77777777" w:rsidR="00D17964" w:rsidRPr="00D17964" w:rsidRDefault="00D17964" w:rsidP="00D17964">
      <w:pPr>
        <w:pStyle w:val="EndNoteBibliography"/>
        <w:rPr>
          <w:noProof/>
        </w:rPr>
      </w:pPr>
      <w:r w:rsidRPr="00D17964">
        <w:rPr>
          <w:noProof/>
        </w:rPr>
        <w:t>43.</w:t>
      </w:r>
      <w:r w:rsidRPr="00D17964">
        <w:rPr>
          <w:noProof/>
        </w:rPr>
        <w:tab/>
        <w:t>Siddle HV, Marzec J, Cheng Y, Jones M, Belov K. MHC gene copy number variation in Tasmanian devils: implications for the spread of a contagious cancer. Proceedings Biological sciences / The Royal Society  2010: 277(1690): 2001-6.</w:t>
      </w:r>
    </w:p>
    <w:p w14:paraId="55A367E6" w14:textId="77777777" w:rsidR="00D17964" w:rsidRPr="00D17964" w:rsidRDefault="00D17964" w:rsidP="00D17964">
      <w:pPr>
        <w:pStyle w:val="EndNoteBibliography"/>
        <w:rPr>
          <w:noProof/>
        </w:rPr>
      </w:pPr>
      <w:r w:rsidRPr="00D17964">
        <w:rPr>
          <w:noProof/>
        </w:rPr>
        <w:t>44.</w:t>
      </w:r>
      <w:r w:rsidRPr="00D17964">
        <w:rPr>
          <w:noProof/>
        </w:rPr>
        <w:tab/>
        <w:t>Hamede RK, McCallum H, Jones M. Biting injuries and transmission of Tasmanian devil facial tumour disease. J Anim Ecol  2013: 82(1): 182-90.</w:t>
      </w:r>
    </w:p>
    <w:p w14:paraId="3BF3E0EF" w14:textId="61A36D42" w:rsidR="00EE6B40" w:rsidRDefault="00304E5A" w:rsidP="00CE56D7">
      <w:pPr>
        <w:spacing w:after="120"/>
      </w:pPr>
      <w:r>
        <w:fldChar w:fldCharType="end"/>
      </w:r>
    </w:p>
    <w:p w14:paraId="16BEBBF0" w14:textId="77777777" w:rsidR="00FC752E" w:rsidRDefault="00FC752E" w:rsidP="00CE56D7">
      <w:pPr>
        <w:spacing w:after="120"/>
      </w:pPr>
    </w:p>
    <w:p w14:paraId="2E3C93BF" w14:textId="50F707FD" w:rsidR="00FC752E" w:rsidRDefault="00FC752E" w:rsidP="00CE56D7">
      <w:pPr>
        <w:spacing w:after="120"/>
        <w:rPr>
          <w:i/>
        </w:rPr>
      </w:pPr>
      <w:r w:rsidRPr="00FC752E">
        <w:rPr>
          <w:i/>
        </w:rPr>
        <w:t>Figure Legend</w:t>
      </w:r>
    </w:p>
    <w:p w14:paraId="2FFA4BE7" w14:textId="01B361B1" w:rsidR="00FC752E" w:rsidRPr="00FC752E" w:rsidRDefault="00FC752E" w:rsidP="00CE56D7">
      <w:pPr>
        <w:spacing w:after="120"/>
      </w:pPr>
      <w:r w:rsidRPr="00FC752E">
        <w:rPr>
          <w:b/>
        </w:rPr>
        <w:t xml:space="preserve">Figure 1. </w:t>
      </w:r>
      <w:r>
        <w:t xml:space="preserve">A tabular comparison of the characteristics of CTVT and DFT1 cells and their respective hosts. The comparison is confined to CTVT and DFT1 as these tumours are the most well understood of the contagious cancers. </w:t>
      </w:r>
    </w:p>
    <w:sectPr w:rsidR="00FC752E" w:rsidRPr="00FC752E" w:rsidSect="00A9577E">
      <w:headerReference w:type="default" r:id="rId7"/>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EADBA8" w14:textId="77777777" w:rsidR="00866EC2" w:rsidRDefault="00866EC2" w:rsidP="00AE2669">
      <w:r>
        <w:separator/>
      </w:r>
    </w:p>
  </w:endnote>
  <w:endnote w:type="continuationSeparator" w:id="0">
    <w:p w14:paraId="26C5D1D8" w14:textId="77777777" w:rsidR="00866EC2" w:rsidRDefault="00866EC2" w:rsidP="00AE26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Times New Roman Bold">
    <w:panose1 w:val="02020803070505020304"/>
    <w:charset w:val="00"/>
    <w:family w:val="auto"/>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10D821" w14:textId="77777777" w:rsidR="00866EC2" w:rsidRDefault="00866EC2" w:rsidP="001C0C4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E99BF5" w14:textId="77777777" w:rsidR="00866EC2" w:rsidRDefault="00866EC2" w:rsidP="001C0C4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B615F0" w14:textId="77777777" w:rsidR="00866EC2" w:rsidRDefault="00866EC2" w:rsidP="001C0C4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E3D3B">
      <w:rPr>
        <w:rStyle w:val="PageNumber"/>
        <w:noProof/>
      </w:rPr>
      <w:t>2</w:t>
    </w:r>
    <w:r>
      <w:rPr>
        <w:rStyle w:val="PageNumber"/>
      </w:rPr>
      <w:fldChar w:fldCharType="end"/>
    </w:r>
  </w:p>
  <w:p w14:paraId="0E2A2ABC" w14:textId="77777777" w:rsidR="00866EC2" w:rsidRDefault="00866EC2" w:rsidP="001C0C4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28F40D" w14:textId="77777777" w:rsidR="00866EC2" w:rsidRDefault="00866EC2" w:rsidP="00AE2669">
      <w:r>
        <w:separator/>
      </w:r>
    </w:p>
  </w:footnote>
  <w:footnote w:type="continuationSeparator" w:id="0">
    <w:p w14:paraId="6B9696B0" w14:textId="77777777" w:rsidR="00866EC2" w:rsidRDefault="00866EC2" w:rsidP="00AE26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FE95B2" w14:textId="37B2F5A3" w:rsidR="00866EC2" w:rsidRDefault="00866EC2">
    <w:pPr>
      <w:pStyle w:val="Header"/>
    </w:pPr>
    <w:r>
      <w:tab/>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8977CCB"/>
    <w:multiLevelType w:val="hybridMultilevel"/>
    <w:tmpl w:val="516E6E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L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0tafxs7waf2aedxxj5awe2avdw95szepws&quot;&gt;Hannah full 7.6.07 Copy&lt;record-ids&gt;&lt;item&gt;41&lt;/item&gt;&lt;item&gt;130&lt;/item&gt;&lt;item&gt;132&lt;/item&gt;&lt;item&gt;158&lt;/item&gt;&lt;item&gt;187&lt;/item&gt;&lt;item&gt;202&lt;/item&gt;&lt;item&gt;253&lt;/item&gt;&lt;item&gt;255&lt;/item&gt;&lt;item&gt;508&lt;/item&gt;&lt;item&gt;850&lt;/item&gt;&lt;item&gt;851&lt;/item&gt;&lt;item&gt;853&lt;/item&gt;&lt;item&gt;859&lt;/item&gt;&lt;item&gt;891&lt;/item&gt;&lt;item&gt;953&lt;/item&gt;&lt;item&gt;980&lt;/item&gt;&lt;item&gt;991&lt;/item&gt;&lt;item&gt;995&lt;/item&gt;&lt;item&gt;998&lt;/item&gt;&lt;item&gt;1001&lt;/item&gt;&lt;item&gt;1003&lt;/item&gt;&lt;item&gt;1006&lt;/item&gt;&lt;item&gt;1008&lt;/item&gt;&lt;item&gt;1009&lt;/item&gt;&lt;item&gt;1019&lt;/item&gt;&lt;item&gt;1020&lt;/item&gt;&lt;item&gt;1023&lt;/item&gt;&lt;item&gt;1026&lt;/item&gt;&lt;item&gt;1028&lt;/item&gt;&lt;item&gt;1029&lt;/item&gt;&lt;item&gt;1030&lt;/item&gt;&lt;item&gt;1031&lt;/item&gt;&lt;item&gt;1034&lt;/item&gt;&lt;item&gt;1036&lt;/item&gt;&lt;item&gt;1046&lt;/item&gt;&lt;item&gt;1080&lt;/item&gt;&lt;item&gt;1108&lt;/item&gt;&lt;item&gt;1122&lt;/item&gt;&lt;item&gt;1131&lt;/item&gt;&lt;item&gt;1132&lt;/item&gt;&lt;item&gt;1133&lt;/item&gt;&lt;item&gt;1134&lt;/item&gt;&lt;item&gt;1135&lt;/item&gt;&lt;item&gt;1136&lt;/item&gt;&lt;/record-ids&gt;&lt;/item&gt;&lt;/Libraries&gt;"/>
  </w:docVars>
  <w:rsids>
    <w:rsidRoot w:val="00AE2669"/>
    <w:rsid w:val="00000842"/>
    <w:rsid w:val="00002E8A"/>
    <w:rsid w:val="00014EAB"/>
    <w:rsid w:val="000179B6"/>
    <w:rsid w:val="00017EE5"/>
    <w:rsid w:val="00037CE4"/>
    <w:rsid w:val="00066305"/>
    <w:rsid w:val="000720CA"/>
    <w:rsid w:val="00081FB0"/>
    <w:rsid w:val="00082E57"/>
    <w:rsid w:val="00084824"/>
    <w:rsid w:val="00086F3C"/>
    <w:rsid w:val="00094639"/>
    <w:rsid w:val="000962C0"/>
    <w:rsid w:val="000B78DC"/>
    <w:rsid w:val="000D1AFA"/>
    <w:rsid w:val="000D49F2"/>
    <w:rsid w:val="000F2975"/>
    <w:rsid w:val="000F5CF4"/>
    <w:rsid w:val="000F6E78"/>
    <w:rsid w:val="00107970"/>
    <w:rsid w:val="00107E4D"/>
    <w:rsid w:val="001102F5"/>
    <w:rsid w:val="0011567D"/>
    <w:rsid w:val="00116C20"/>
    <w:rsid w:val="00120099"/>
    <w:rsid w:val="00123DDC"/>
    <w:rsid w:val="001455B3"/>
    <w:rsid w:val="00151CD5"/>
    <w:rsid w:val="00156558"/>
    <w:rsid w:val="00157E66"/>
    <w:rsid w:val="00162627"/>
    <w:rsid w:val="00166CA0"/>
    <w:rsid w:val="001702E1"/>
    <w:rsid w:val="00177C3C"/>
    <w:rsid w:val="001803D3"/>
    <w:rsid w:val="001819F2"/>
    <w:rsid w:val="00185C68"/>
    <w:rsid w:val="00192B77"/>
    <w:rsid w:val="00197BE2"/>
    <w:rsid w:val="001A362F"/>
    <w:rsid w:val="001A5A85"/>
    <w:rsid w:val="001C0C40"/>
    <w:rsid w:val="001C24BB"/>
    <w:rsid w:val="001C3720"/>
    <w:rsid w:val="001C499F"/>
    <w:rsid w:val="001D172C"/>
    <w:rsid w:val="001E5091"/>
    <w:rsid w:val="001E5EA6"/>
    <w:rsid w:val="001E61D0"/>
    <w:rsid w:val="001E65E7"/>
    <w:rsid w:val="001F427F"/>
    <w:rsid w:val="00206DC6"/>
    <w:rsid w:val="00211418"/>
    <w:rsid w:val="002130B8"/>
    <w:rsid w:val="00213E1F"/>
    <w:rsid w:val="00215106"/>
    <w:rsid w:val="00216537"/>
    <w:rsid w:val="00216C2D"/>
    <w:rsid w:val="00224B92"/>
    <w:rsid w:val="00232299"/>
    <w:rsid w:val="00237365"/>
    <w:rsid w:val="00263081"/>
    <w:rsid w:val="00265658"/>
    <w:rsid w:val="002828D5"/>
    <w:rsid w:val="002A5ED9"/>
    <w:rsid w:val="002B1EA2"/>
    <w:rsid w:val="002C1628"/>
    <w:rsid w:val="002D6C02"/>
    <w:rsid w:val="002F4DE7"/>
    <w:rsid w:val="00304E5A"/>
    <w:rsid w:val="00306F80"/>
    <w:rsid w:val="00317F29"/>
    <w:rsid w:val="00323D74"/>
    <w:rsid w:val="00352F16"/>
    <w:rsid w:val="00357AE5"/>
    <w:rsid w:val="00364027"/>
    <w:rsid w:val="00367F5D"/>
    <w:rsid w:val="003812F4"/>
    <w:rsid w:val="00381B0A"/>
    <w:rsid w:val="00384480"/>
    <w:rsid w:val="003924CF"/>
    <w:rsid w:val="00396D8E"/>
    <w:rsid w:val="003B2EA9"/>
    <w:rsid w:val="003B403B"/>
    <w:rsid w:val="003B4FAE"/>
    <w:rsid w:val="003B65A4"/>
    <w:rsid w:val="003C63EB"/>
    <w:rsid w:val="003D5A16"/>
    <w:rsid w:val="003D688F"/>
    <w:rsid w:val="003E0C32"/>
    <w:rsid w:val="003E4210"/>
    <w:rsid w:val="00415D90"/>
    <w:rsid w:val="00417DAD"/>
    <w:rsid w:val="00425DC1"/>
    <w:rsid w:val="00430F17"/>
    <w:rsid w:val="00437563"/>
    <w:rsid w:val="0044651B"/>
    <w:rsid w:val="004479C3"/>
    <w:rsid w:val="004506EC"/>
    <w:rsid w:val="00461139"/>
    <w:rsid w:val="00477C97"/>
    <w:rsid w:val="004867D2"/>
    <w:rsid w:val="00490C75"/>
    <w:rsid w:val="00496108"/>
    <w:rsid w:val="004A6F17"/>
    <w:rsid w:val="004D3642"/>
    <w:rsid w:val="00510C14"/>
    <w:rsid w:val="0051338F"/>
    <w:rsid w:val="00531A38"/>
    <w:rsid w:val="00560B39"/>
    <w:rsid w:val="005803B7"/>
    <w:rsid w:val="00582AA1"/>
    <w:rsid w:val="00585804"/>
    <w:rsid w:val="0059147D"/>
    <w:rsid w:val="005B107E"/>
    <w:rsid w:val="005C020A"/>
    <w:rsid w:val="00600AD0"/>
    <w:rsid w:val="0061602F"/>
    <w:rsid w:val="00624395"/>
    <w:rsid w:val="00636B7B"/>
    <w:rsid w:val="0063702F"/>
    <w:rsid w:val="0064093B"/>
    <w:rsid w:val="006413FA"/>
    <w:rsid w:val="0064156F"/>
    <w:rsid w:val="006424A9"/>
    <w:rsid w:val="00652F7F"/>
    <w:rsid w:val="00654174"/>
    <w:rsid w:val="006626D7"/>
    <w:rsid w:val="00665DCE"/>
    <w:rsid w:val="00685939"/>
    <w:rsid w:val="00693487"/>
    <w:rsid w:val="006B640E"/>
    <w:rsid w:val="006B759D"/>
    <w:rsid w:val="006C17BA"/>
    <w:rsid w:val="006D5EDC"/>
    <w:rsid w:val="006D755B"/>
    <w:rsid w:val="006E1C33"/>
    <w:rsid w:val="006E4D30"/>
    <w:rsid w:val="006F3FD7"/>
    <w:rsid w:val="00706216"/>
    <w:rsid w:val="00716187"/>
    <w:rsid w:val="0072260A"/>
    <w:rsid w:val="00723E9A"/>
    <w:rsid w:val="007253D5"/>
    <w:rsid w:val="007518D5"/>
    <w:rsid w:val="007520C3"/>
    <w:rsid w:val="007610B5"/>
    <w:rsid w:val="007720CD"/>
    <w:rsid w:val="00790D98"/>
    <w:rsid w:val="007915B0"/>
    <w:rsid w:val="007B4295"/>
    <w:rsid w:val="007B586D"/>
    <w:rsid w:val="007C1604"/>
    <w:rsid w:val="007C7DE3"/>
    <w:rsid w:val="007E14B9"/>
    <w:rsid w:val="007F4F12"/>
    <w:rsid w:val="0081377E"/>
    <w:rsid w:val="008171B9"/>
    <w:rsid w:val="008208AD"/>
    <w:rsid w:val="00830D64"/>
    <w:rsid w:val="008315CB"/>
    <w:rsid w:val="008462FB"/>
    <w:rsid w:val="00856CD9"/>
    <w:rsid w:val="00864128"/>
    <w:rsid w:val="00866EC2"/>
    <w:rsid w:val="008719BA"/>
    <w:rsid w:val="008767D2"/>
    <w:rsid w:val="00881E1D"/>
    <w:rsid w:val="00883182"/>
    <w:rsid w:val="008A5DA6"/>
    <w:rsid w:val="008B2454"/>
    <w:rsid w:val="008B5019"/>
    <w:rsid w:val="008C1660"/>
    <w:rsid w:val="008C5D86"/>
    <w:rsid w:val="008D15FA"/>
    <w:rsid w:val="008F079F"/>
    <w:rsid w:val="00913257"/>
    <w:rsid w:val="00915359"/>
    <w:rsid w:val="00920ADD"/>
    <w:rsid w:val="009309A6"/>
    <w:rsid w:val="00950D35"/>
    <w:rsid w:val="009520E9"/>
    <w:rsid w:val="00961FB7"/>
    <w:rsid w:val="00963528"/>
    <w:rsid w:val="009662E9"/>
    <w:rsid w:val="00970BDA"/>
    <w:rsid w:val="00996CBC"/>
    <w:rsid w:val="009C30FF"/>
    <w:rsid w:val="009D1671"/>
    <w:rsid w:val="009D55BA"/>
    <w:rsid w:val="009E3CDA"/>
    <w:rsid w:val="009E46FB"/>
    <w:rsid w:val="009E654A"/>
    <w:rsid w:val="009F41E1"/>
    <w:rsid w:val="00A01313"/>
    <w:rsid w:val="00A029E9"/>
    <w:rsid w:val="00A10E5C"/>
    <w:rsid w:val="00A153C2"/>
    <w:rsid w:val="00A26C66"/>
    <w:rsid w:val="00A42A3B"/>
    <w:rsid w:val="00A44CEE"/>
    <w:rsid w:val="00A50B50"/>
    <w:rsid w:val="00A53F61"/>
    <w:rsid w:val="00A551EC"/>
    <w:rsid w:val="00A5577E"/>
    <w:rsid w:val="00A55D6F"/>
    <w:rsid w:val="00A57D4F"/>
    <w:rsid w:val="00A83B3E"/>
    <w:rsid w:val="00A92EFB"/>
    <w:rsid w:val="00A92F29"/>
    <w:rsid w:val="00A9577E"/>
    <w:rsid w:val="00A97FBD"/>
    <w:rsid w:val="00AA321F"/>
    <w:rsid w:val="00AB21C4"/>
    <w:rsid w:val="00AC23FD"/>
    <w:rsid w:val="00AC7EAF"/>
    <w:rsid w:val="00AE1789"/>
    <w:rsid w:val="00AE2669"/>
    <w:rsid w:val="00AF092B"/>
    <w:rsid w:val="00B00894"/>
    <w:rsid w:val="00B1779D"/>
    <w:rsid w:val="00B212B3"/>
    <w:rsid w:val="00B30E4D"/>
    <w:rsid w:val="00B35649"/>
    <w:rsid w:val="00B40E7B"/>
    <w:rsid w:val="00B4201D"/>
    <w:rsid w:val="00B51E9B"/>
    <w:rsid w:val="00B524A3"/>
    <w:rsid w:val="00B5376B"/>
    <w:rsid w:val="00B5759E"/>
    <w:rsid w:val="00B61812"/>
    <w:rsid w:val="00B94CE5"/>
    <w:rsid w:val="00BA44AE"/>
    <w:rsid w:val="00BB0AB2"/>
    <w:rsid w:val="00BB4FDF"/>
    <w:rsid w:val="00BB595C"/>
    <w:rsid w:val="00BC3A19"/>
    <w:rsid w:val="00BE3EEC"/>
    <w:rsid w:val="00BE4299"/>
    <w:rsid w:val="00BF29CE"/>
    <w:rsid w:val="00C01481"/>
    <w:rsid w:val="00C01612"/>
    <w:rsid w:val="00C043C9"/>
    <w:rsid w:val="00C32DFC"/>
    <w:rsid w:val="00C36580"/>
    <w:rsid w:val="00C4558B"/>
    <w:rsid w:val="00C5320F"/>
    <w:rsid w:val="00C605FD"/>
    <w:rsid w:val="00C70BC5"/>
    <w:rsid w:val="00CC1671"/>
    <w:rsid w:val="00CD199A"/>
    <w:rsid w:val="00CD1C24"/>
    <w:rsid w:val="00CD3966"/>
    <w:rsid w:val="00CE1879"/>
    <w:rsid w:val="00CE56D7"/>
    <w:rsid w:val="00CF41D4"/>
    <w:rsid w:val="00D1043C"/>
    <w:rsid w:val="00D17964"/>
    <w:rsid w:val="00D24C9C"/>
    <w:rsid w:val="00D32828"/>
    <w:rsid w:val="00D33ACA"/>
    <w:rsid w:val="00D35E7C"/>
    <w:rsid w:val="00D448C7"/>
    <w:rsid w:val="00D5570D"/>
    <w:rsid w:val="00D62E64"/>
    <w:rsid w:val="00D713B0"/>
    <w:rsid w:val="00D85697"/>
    <w:rsid w:val="00DA174C"/>
    <w:rsid w:val="00DA7260"/>
    <w:rsid w:val="00DB12B0"/>
    <w:rsid w:val="00DC5D76"/>
    <w:rsid w:val="00DC6656"/>
    <w:rsid w:val="00DC7718"/>
    <w:rsid w:val="00DD1EC8"/>
    <w:rsid w:val="00DE12AF"/>
    <w:rsid w:val="00DF3A15"/>
    <w:rsid w:val="00DF41D9"/>
    <w:rsid w:val="00E259B8"/>
    <w:rsid w:val="00E3087F"/>
    <w:rsid w:val="00E352F6"/>
    <w:rsid w:val="00E41DDF"/>
    <w:rsid w:val="00E44F1B"/>
    <w:rsid w:val="00E45CA1"/>
    <w:rsid w:val="00E51071"/>
    <w:rsid w:val="00E51B1F"/>
    <w:rsid w:val="00E63A7E"/>
    <w:rsid w:val="00E66A71"/>
    <w:rsid w:val="00E75E86"/>
    <w:rsid w:val="00E86E77"/>
    <w:rsid w:val="00E910C8"/>
    <w:rsid w:val="00E9223D"/>
    <w:rsid w:val="00E932FB"/>
    <w:rsid w:val="00E95A5E"/>
    <w:rsid w:val="00EA1435"/>
    <w:rsid w:val="00EA1771"/>
    <w:rsid w:val="00EB1833"/>
    <w:rsid w:val="00EB3D27"/>
    <w:rsid w:val="00EE3D3B"/>
    <w:rsid w:val="00EE6B40"/>
    <w:rsid w:val="00EE6DFB"/>
    <w:rsid w:val="00EF1EC2"/>
    <w:rsid w:val="00F06370"/>
    <w:rsid w:val="00F1684A"/>
    <w:rsid w:val="00F27E77"/>
    <w:rsid w:val="00F37655"/>
    <w:rsid w:val="00F64018"/>
    <w:rsid w:val="00F7540B"/>
    <w:rsid w:val="00F81F16"/>
    <w:rsid w:val="00F8517D"/>
    <w:rsid w:val="00F85D97"/>
    <w:rsid w:val="00F877E1"/>
    <w:rsid w:val="00F96878"/>
    <w:rsid w:val="00FA5DF7"/>
    <w:rsid w:val="00FB0445"/>
    <w:rsid w:val="00FB04C2"/>
    <w:rsid w:val="00FC3ADE"/>
    <w:rsid w:val="00FC75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EB46A2"/>
  <w14:defaultImageDpi w14:val="300"/>
  <w15:docId w15:val="{C1CED7C6-375F-4389-AD56-05322E2AB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2669"/>
    <w:pPr>
      <w:tabs>
        <w:tab w:val="center" w:pos="4320"/>
        <w:tab w:val="right" w:pos="8640"/>
      </w:tabs>
    </w:pPr>
  </w:style>
  <w:style w:type="character" w:customStyle="1" w:styleId="HeaderChar">
    <w:name w:val="Header Char"/>
    <w:basedOn w:val="DefaultParagraphFont"/>
    <w:link w:val="Header"/>
    <w:uiPriority w:val="99"/>
    <w:rsid w:val="00AE2669"/>
  </w:style>
  <w:style w:type="paragraph" w:styleId="Footer">
    <w:name w:val="footer"/>
    <w:basedOn w:val="Normal"/>
    <w:link w:val="FooterChar"/>
    <w:uiPriority w:val="99"/>
    <w:unhideWhenUsed/>
    <w:rsid w:val="00AE2669"/>
    <w:pPr>
      <w:tabs>
        <w:tab w:val="center" w:pos="4320"/>
        <w:tab w:val="right" w:pos="8640"/>
      </w:tabs>
    </w:pPr>
  </w:style>
  <w:style w:type="character" w:customStyle="1" w:styleId="FooterChar">
    <w:name w:val="Footer Char"/>
    <w:basedOn w:val="DefaultParagraphFont"/>
    <w:link w:val="Footer"/>
    <w:uiPriority w:val="99"/>
    <w:rsid w:val="00AE2669"/>
  </w:style>
  <w:style w:type="paragraph" w:customStyle="1" w:styleId="Body">
    <w:name w:val="Body"/>
    <w:rsid w:val="00177C3C"/>
    <w:pPr>
      <w:pBdr>
        <w:top w:val="nil"/>
        <w:left w:val="nil"/>
        <w:bottom w:val="nil"/>
        <w:right w:val="nil"/>
        <w:between w:val="nil"/>
        <w:bar w:val="nil"/>
      </w:pBdr>
    </w:pPr>
    <w:rPr>
      <w:rFonts w:ascii="Cambria" w:eastAsia="Cambria" w:hAnsi="Cambria" w:cs="Cambria"/>
      <w:color w:val="000000"/>
      <w:u w:color="000000"/>
      <w:bdr w:val="nil"/>
    </w:rPr>
  </w:style>
  <w:style w:type="character" w:styleId="PageNumber">
    <w:name w:val="page number"/>
    <w:basedOn w:val="DefaultParagraphFont"/>
    <w:uiPriority w:val="99"/>
    <w:semiHidden/>
    <w:unhideWhenUsed/>
    <w:rsid w:val="001C0C40"/>
  </w:style>
  <w:style w:type="table" w:styleId="TableGrid">
    <w:name w:val="Table Grid"/>
    <w:basedOn w:val="TableNormal"/>
    <w:uiPriority w:val="59"/>
    <w:rsid w:val="00582A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304E5A"/>
    <w:pPr>
      <w:jc w:val="center"/>
    </w:pPr>
    <w:rPr>
      <w:rFonts w:ascii="Cambria" w:hAnsi="Cambria"/>
    </w:rPr>
  </w:style>
  <w:style w:type="paragraph" w:customStyle="1" w:styleId="EndNoteBibliography">
    <w:name w:val="EndNote Bibliography"/>
    <w:basedOn w:val="Normal"/>
    <w:rsid w:val="00304E5A"/>
    <w:rPr>
      <w:rFonts w:ascii="Cambria" w:hAnsi="Cambria"/>
    </w:rPr>
  </w:style>
  <w:style w:type="character" w:styleId="Hyperlink">
    <w:name w:val="Hyperlink"/>
    <w:basedOn w:val="DefaultParagraphFont"/>
    <w:uiPriority w:val="99"/>
    <w:unhideWhenUsed/>
    <w:rsid w:val="002D6C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0897</Words>
  <Characters>62116</Characters>
  <Application>Microsoft Office Word</Application>
  <DocSecurity>4</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28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le H.V.</dc:creator>
  <cp:keywords/>
  <dc:description/>
  <cp:lastModifiedBy>Lapage K.P.</cp:lastModifiedBy>
  <cp:revision>2</cp:revision>
  <dcterms:created xsi:type="dcterms:W3CDTF">2017-08-25T13:58:00Z</dcterms:created>
  <dcterms:modified xsi:type="dcterms:W3CDTF">2017-08-25T13:58:00Z</dcterms:modified>
</cp:coreProperties>
</file>